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66C4E128"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4D1708">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Robbie M Parks, PhD</w:t>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4AF3F81" w:rsidR="004A6C83" w:rsidRDefault="004A6C83" w:rsidP="00042EDE">
      <w:pPr>
        <w:spacing w:line="240" w:lineRule="auto"/>
        <w:rPr>
          <w:color w:val="000000" w:themeColor="text1"/>
        </w:rPr>
      </w:pPr>
    </w:p>
    <w:p w14:paraId="171B1008" w14:textId="77777777" w:rsidR="00707692" w:rsidRPr="00BE40FA" w:rsidRDefault="00707692" w:rsidP="00707692">
      <w:pPr>
        <w:spacing w:line="240" w:lineRule="auto"/>
        <w:outlineLvl w:val="0"/>
        <w:rPr>
          <w:bCs/>
          <w:i/>
          <w:iCs/>
          <w:color w:val="000000" w:themeColor="text1"/>
        </w:rPr>
      </w:pPr>
      <w:r w:rsidRPr="00BE40FA">
        <w:rPr>
          <w:bCs/>
          <w:i/>
          <w:iCs/>
          <w:color w:val="000000" w:themeColor="text1"/>
        </w:rPr>
        <w:t>Yanelli Nunez, PhD</w:t>
      </w:r>
    </w:p>
    <w:p w14:paraId="0442C333"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32242BB4" w14:textId="081773D0" w:rsidR="00707692" w:rsidRDefault="00707692" w:rsidP="00042EDE">
      <w:pPr>
        <w:spacing w:line="240" w:lineRule="auto"/>
        <w:rPr>
          <w:color w:val="000000" w:themeColor="text1"/>
        </w:rPr>
      </w:pPr>
    </w:p>
    <w:p w14:paraId="21E1A449" w14:textId="77777777" w:rsidR="00707692" w:rsidRPr="00BE40FA" w:rsidRDefault="00707692" w:rsidP="00707692">
      <w:pPr>
        <w:spacing w:line="240" w:lineRule="auto"/>
        <w:rPr>
          <w:i/>
          <w:iCs/>
          <w:color w:val="000000" w:themeColor="text1"/>
        </w:rPr>
      </w:pPr>
      <w:r w:rsidRPr="00BE40FA">
        <w:rPr>
          <w:bCs/>
          <w:i/>
          <w:iCs/>
          <w:color w:val="000000" w:themeColor="text1"/>
        </w:rPr>
        <w:t>Arin</w:t>
      </w:r>
      <w:r>
        <w:rPr>
          <w:bCs/>
          <w:i/>
          <w:iCs/>
          <w:color w:val="000000" w:themeColor="text1"/>
        </w:rPr>
        <w:t xml:space="preserve"> A</w:t>
      </w:r>
      <w:r w:rsidRPr="00BE40FA">
        <w:rPr>
          <w:bCs/>
          <w:i/>
          <w:iCs/>
          <w:color w:val="000000" w:themeColor="text1"/>
        </w:rPr>
        <w:t xml:space="preserve"> </w:t>
      </w:r>
      <w:proofErr w:type="spellStart"/>
      <w:r w:rsidRPr="00BE40FA">
        <w:rPr>
          <w:bCs/>
          <w:i/>
          <w:iCs/>
          <w:color w:val="000000" w:themeColor="text1"/>
        </w:rPr>
        <w:t>Bal</w:t>
      </w:r>
      <w:r>
        <w:rPr>
          <w:bCs/>
          <w:i/>
          <w:iCs/>
          <w:color w:val="000000" w:themeColor="text1"/>
        </w:rPr>
        <w:t>a</w:t>
      </w:r>
      <w:r w:rsidRPr="00BE40FA">
        <w:rPr>
          <w:bCs/>
          <w:i/>
          <w:iCs/>
          <w:color w:val="000000" w:themeColor="text1"/>
        </w:rPr>
        <w:t>lian</w:t>
      </w:r>
      <w:proofErr w:type="spellEnd"/>
      <w:r w:rsidRPr="00BE40FA">
        <w:rPr>
          <w:bCs/>
          <w:i/>
          <w:iCs/>
          <w:color w:val="000000" w:themeColor="text1"/>
        </w:rPr>
        <w:t>, MD, MPH</w:t>
      </w:r>
    </w:p>
    <w:p w14:paraId="6868457B"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2680BA33" w14:textId="77777777" w:rsidR="00707692" w:rsidRDefault="00707692"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3628DFB6"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591B08A8" w14:textId="7CF4163C" w:rsidR="009D5CB4" w:rsidRPr="009D5CB4" w:rsidRDefault="009D5CB4" w:rsidP="00042EDE">
      <w:pPr>
        <w:spacing w:line="240" w:lineRule="auto"/>
        <w:rPr>
          <w:color w:val="000000" w:themeColor="text1"/>
          <w:lang w:val="en-GB"/>
        </w:rPr>
      </w:pPr>
      <w:r w:rsidRPr="009D5CB4">
        <w:rPr>
          <w:color w:val="000000" w:themeColor="text1"/>
          <w:lang w:val="en-GB"/>
        </w:rPr>
        <w:t xml:space="preserve">Department of Biostatistics, Harvard TH Chan School of Public Health, Boston, </w:t>
      </w:r>
      <w:r w:rsidR="00D107D4" w:rsidRPr="00BE40FA">
        <w:rPr>
          <w:bCs/>
          <w:color w:val="000000" w:themeColor="text1"/>
        </w:rPr>
        <w:t>Massachusetts</w:t>
      </w:r>
      <w:r w:rsidRPr="009D5CB4">
        <w:rPr>
          <w:color w:val="000000" w:themeColor="text1"/>
          <w:lang w:val="en-GB"/>
        </w:rPr>
        <w:t>,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0AB3013E" w:rsidR="007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bCs/>
          <w:color w:val="000000" w:themeColor="text1"/>
        </w:rPr>
      </w:pPr>
      <w:r w:rsidRPr="00BE40FA">
        <w:rPr>
          <w:bCs/>
          <w:color w:val="000000" w:themeColor="text1"/>
        </w:rPr>
        <w:t>Department of Environmental Science, Aarhus University, Roskilde,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58000B26" w:rsidR="00FF2B00"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526273D0" w:rsidR="00B51F0D"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60317DD0" w:rsidR="00923BBD" w:rsidRDefault="00923BBD" w:rsidP="00042EDE">
      <w:pPr>
        <w:spacing w:line="240" w:lineRule="auto"/>
        <w:outlineLvl w:val="0"/>
        <w:rPr>
          <w:bCs/>
          <w:color w:val="000000" w:themeColor="text1"/>
        </w:rPr>
      </w:pPr>
    </w:p>
    <w:p w14:paraId="6735FD23" w14:textId="52524F07" w:rsidR="00BF6899" w:rsidRPr="00BE40FA" w:rsidRDefault="00BF6899" w:rsidP="00BF6899">
      <w:pPr>
        <w:spacing w:line="240" w:lineRule="auto"/>
        <w:outlineLvl w:val="0"/>
        <w:rPr>
          <w:bCs/>
          <w:i/>
          <w:iCs/>
          <w:color w:val="000000" w:themeColor="text1"/>
        </w:rPr>
      </w:pPr>
      <w:proofErr w:type="spellStart"/>
      <w:r w:rsidRPr="00BE40FA">
        <w:rPr>
          <w:i/>
          <w:iCs/>
          <w:color w:val="000000" w:themeColor="text1"/>
        </w:rPr>
        <w:t>J</w:t>
      </w:r>
      <w:r>
        <w:rPr>
          <w:i/>
          <w:iCs/>
          <w:color w:val="000000" w:themeColor="text1"/>
        </w:rPr>
        <w:t>ørgen</w:t>
      </w:r>
      <w:proofErr w:type="spellEnd"/>
      <w:r>
        <w:rPr>
          <w:i/>
          <w:iCs/>
          <w:color w:val="000000" w:themeColor="text1"/>
        </w:rPr>
        <w:t xml:space="preserve"> Brandt</w:t>
      </w:r>
      <w:r w:rsidRPr="00BE40FA">
        <w:rPr>
          <w:i/>
          <w:iCs/>
          <w:color w:val="000000" w:themeColor="text1"/>
        </w:rPr>
        <w:t>,</w:t>
      </w:r>
      <w:r w:rsidRPr="00BE40FA">
        <w:rPr>
          <w:bCs/>
          <w:i/>
          <w:iCs/>
          <w:color w:val="000000" w:themeColor="text1"/>
        </w:rPr>
        <w:t xml:space="preserve"> PhD</w:t>
      </w:r>
    </w:p>
    <w:p w14:paraId="1D3D26A5" w14:textId="77777777" w:rsidR="00BF6899" w:rsidRPr="00BE40FA" w:rsidRDefault="00BF6899" w:rsidP="00BF6899">
      <w:pPr>
        <w:spacing w:line="240" w:lineRule="auto"/>
        <w:outlineLvl w:val="0"/>
        <w:rPr>
          <w:bCs/>
          <w:color w:val="000000" w:themeColor="text1"/>
        </w:rPr>
      </w:pPr>
      <w:r w:rsidRPr="00BE40FA">
        <w:rPr>
          <w:bCs/>
          <w:color w:val="000000" w:themeColor="text1"/>
        </w:rPr>
        <w:t>Department of Environmental Science, Aarhus University, Roskilde, Denmark</w:t>
      </w:r>
    </w:p>
    <w:p w14:paraId="49E2CA1B" w14:textId="64975FA5" w:rsidR="00BF6899" w:rsidRDefault="00BF6899" w:rsidP="00042EDE">
      <w:pPr>
        <w:spacing w:line="240" w:lineRule="auto"/>
        <w:outlineLvl w:val="0"/>
        <w:rPr>
          <w:bCs/>
          <w:color w:val="000000" w:themeColor="text1"/>
        </w:rPr>
      </w:pPr>
      <w:proofErr w:type="spellStart"/>
      <w:r w:rsidRPr="00BF6899">
        <w:rPr>
          <w:bCs/>
          <w:color w:val="000000" w:themeColor="text1"/>
        </w:rPr>
        <w:t>iClimate</w:t>
      </w:r>
      <w:proofErr w:type="spellEnd"/>
      <w:r w:rsidRPr="00BF6899">
        <w:rPr>
          <w:bCs/>
          <w:color w:val="000000" w:themeColor="text1"/>
        </w:rPr>
        <w:t xml:space="preserve"> – interdisciplinary Center for Climate Change, Aarhus University, Denmark</w:t>
      </w:r>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112ACA5F"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060D7933" w:rsidR="00CA4200"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13C4F83B" w:rsidR="000267C7" w:rsidRPr="00BE40FA" w:rsidRDefault="000267C7" w:rsidP="000267C7">
      <w:pPr>
        <w:spacing w:line="240" w:lineRule="auto"/>
        <w:outlineLvl w:val="0"/>
        <w:rPr>
          <w:bCs/>
          <w:color w:val="000000" w:themeColor="text1"/>
        </w:rPr>
      </w:pPr>
      <w:r w:rsidRPr="00BE40FA">
        <w:rPr>
          <w:bCs/>
          <w:color w:val="000000" w:themeColor="text1"/>
        </w:rPr>
        <w:t>Department</w:t>
      </w:r>
      <w:r w:rsidR="00B342CD">
        <w:rPr>
          <w:bCs/>
          <w:color w:val="000000" w:themeColor="text1"/>
        </w:rPr>
        <w:t>s</w:t>
      </w:r>
      <w:r w:rsidRPr="00BE40FA">
        <w:rPr>
          <w:bCs/>
          <w:color w:val="000000" w:themeColor="text1"/>
        </w:rPr>
        <w:t xml:space="preserve"> of Environmental Health</w:t>
      </w:r>
      <w:r w:rsidR="00B342CD">
        <w:rPr>
          <w:bCs/>
          <w:color w:val="000000" w:themeColor="text1"/>
        </w:rPr>
        <w:t xml:space="preserve"> and Epidemiology</w:t>
      </w:r>
      <w:r w:rsidRPr="00BE40FA">
        <w:rPr>
          <w:bCs/>
          <w:color w:val="000000" w:themeColor="text1"/>
        </w:rPr>
        <w:t>,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8"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0"/>
      <w:r w:rsidR="009C4635">
        <w:rPr>
          <w:bCs/>
        </w:rPr>
        <w:t>XX</w:t>
      </w:r>
      <w:commentRangeEnd w:id="0"/>
      <w:r w:rsidR="0061229F">
        <w:rPr>
          <w:rStyle w:val="CommentReference"/>
          <w:rFonts w:asciiTheme="minorHAnsi" w:eastAsiaTheme="minorHAnsi" w:hAnsiTheme="minorHAnsi" w:cstheme="minorBidi"/>
          <w:lang w:val="en-GB"/>
        </w:rPr>
        <w:commentReference w:id="0"/>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1"/>
      <w:r w:rsidR="009C4635">
        <w:rPr>
          <w:bCs/>
        </w:rPr>
        <w:t>XX</w:t>
      </w:r>
      <w:commentRangeEnd w:id="1"/>
      <w:r w:rsidR="003757EC">
        <w:rPr>
          <w:rStyle w:val="CommentReference"/>
          <w:rFonts w:asciiTheme="minorHAnsi" w:eastAsiaTheme="minorHAnsi" w:hAnsiTheme="minorHAnsi" w:cstheme="minorBidi"/>
          <w:lang w:val="en-GB"/>
        </w:rPr>
        <w:commentReference w:id="1"/>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1EB9CBEA"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r w:rsidR="004A74FF">
        <w:rPr>
          <w:bCs/>
        </w:rPr>
        <w:t>ambient</w:t>
      </w:r>
      <w:r w:rsidR="00133F07">
        <w:rPr>
          <w:bCs/>
        </w:rPr>
        <w:t xml:space="preserve"> air </w:t>
      </w:r>
      <w:r w:rsidR="00AA401F" w:rsidRPr="00F2291E">
        <w:rPr>
          <w:bCs/>
        </w:rPr>
        <w:t>pollutant</w:t>
      </w:r>
      <w:r w:rsidR="00D811CD" w:rsidRPr="00F2291E">
        <w:rPr>
          <w:bCs/>
        </w:rPr>
        <w:t>s</w:t>
      </w:r>
      <w:r w:rsidR="00602AA9">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F23D485" w14:textId="22401C1D" w:rsidR="006A7248" w:rsidRPr="00BE40FA" w:rsidRDefault="00146C41" w:rsidP="00042EDE">
      <w:pPr>
        <w:rPr>
          <w:bCs/>
        </w:rPr>
      </w:pPr>
      <w:r w:rsidRPr="00BE40FA">
        <w:rPr>
          <w:b/>
        </w:rPr>
        <w:t xml:space="preserve">Findings: </w:t>
      </w:r>
      <w:r w:rsidR="006A7248" w:rsidRPr="006A7248">
        <w:rPr>
          <w:bCs/>
        </w:rPr>
        <w:t>In this population-based case-control study of ALS diagnosis in Denmark, including 3,939 cases, we observed that elemental carbon</w:t>
      </w:r>
      <w:r w:rsidR="006A7248" w:rsidRPr="006A7248">
        <w:rPr>
          <w:bCs/>
        </w:rPr>
        <w:annotationRef/>
      </w:r>
      <w:r w:rsidR="006A7248" w:rsidRPr="006A7248">
        <w:rPr>
          <w:bCs/>
        </w:rPr>
        <w:annotationRef/>
      </w:r>
      <w:r w:rsidR="006A7248" w:rsidRPr="006A7248">
        <w:rPr>
          <w:bCs/>
        </w:rPr>
        <w:t xml:space="preserve"> at </w:t>
      </w:r>
      <w:r w:rsidR="00D66A2E">
        <w:rPr>
          <w:bCs/>
        </w:rPr>
        <w:t>a</w:t>
      </w:r>
      <w:r w:rsidR="006A7248" w:rsidRPr="006A7248">
        <w:rPr>
          <w:bCs/>
        </w:rPr>
        <w:t xml:space="preserve"> residence was associated with an increase in odds of ALS diagnosis.</w:t>
      </w:r>
    </w:p>
    <w:p w14:paraId="391E5A48" w14:textId="647E31DE" w:rsidR="00146C41" w:rsidRPr="00BE40FA" w:rsidRDefault="00146C41" w:rsidP="00042EDE">
      <w:pPr>
        <w:rPr>
          <w:bCs/>
        </w:rPr>
      </w:pPr>
      <w:r w:rsidRPr="00BE40FA">
        <w:rPr>
          <w:b/>
        </w:rPr>
        <w:t xml:space="preserve">Meaning: </w:t>
      </w:r>
      <w:r w:rsidR="006A7248" w:rsidRPr="006A7248">
        <w:rPr>
          <w:bCs/>
        </w:rPr>
        <w:t>Our results indicate that sources of air pollution with elemental carbon, such as diesel engines and woodburning stoves, might contribute to development of ALS. The result needs confirmation in future studies before any conclusion can be reached.</w:t>
      </w:r>
      <w:r w:rsidRPr="00BE40FA">
        <w:rPr>
          <w:b/>
          <w:bCs/>
        </w:rPr>
        <w:br w:type="page"/>
      </w:r>
    </w:p>
    <w:p w14:paraId="14A153A2" w14:textId="77777777" w:rsidR="00E27205" w:rsidRPr="00BE40FA" w:rsidRDefault="00E27205" w:rsidP="00042EDE">
      <w:pPr>
        <w:rPr>
          <w:b/>
        </w:rPr>
      </w:pPr>
      <w:commentRangeStart w:id="2"/>
      <w:commentRangeStart w:id="3"/>
      <w:r w:rsidRPr="00BE40FA">
        <w:rPr>
          <w:b/>
        </w:rPr>
        <w:lastRenderedPageBreak/>
        <w:t>Abstract</w:t>
      </w:r>
      <w:commentRangeEnd w:id="2"/>
      <w:r w:rsidR="007F4B29">
        <w:rPr>
          <w:rStyle w:val="CommentReference"/>
          <w:rFonts w:asciiTheme="minorHAnsi" w:eastAsiaTheme="minorHAnsi" w:hAnsiTheme="minorHAnsi" w:cstheme="minorBidi"/>
          <w:lang w:val="en-GB"/>
        </w:rPr>
        <w:commentReference w:id="2"/>
      </w:r>
      <w:commentRangeEnd w:id="3"/>
      <w:r w:rsidR="0027095D">
        <w:rPr>
          <w:rStyle w:val="CommentReference"/>
          <w:rFonts w:asciiTheme="minorHAnsi" w:eastAsiaTheme="minorHAnsi" w:hAnsiTheme="minorHAnsi" w:cstheme="minorBidi"/>
          <w:lang w:val="en-GB"/>
        </w:rPr>
        <w:commentReference w:id="3"/>
      </w:r>
    </w:p>
    <w:p w14:paraId="0C121A4A" w14:textId="471E2FA3" w:rsidR="00E27205" w:rsidRPr="00BE40FA" w:rsidRDefault="00E27205" w:rsidP="00042EDE">
      <w:r w:rsidRPr="00BE40FA">
        <w:rPr>
          <w:b/>
        </w:rPr>
        <w:t xml:space="preserve">Importance: </w:t>
      </w:r>
      <w:r w:rsidR="00F9217A" w:rsidRPr="00BE40FA">
        <w:t xml:space="preserve">Amyotrophic lateral sclerosis (ALS) is a </w:t>
      </w:r>
      <w:del w:id="4" w:author="mak" w:date="2021-10-31T19:42:00Z">
        <w:r w:rsidR="00F9217A" w:rsidRPr="00BE40FA" w:rsidDel="004C5DD5">
          <w:delText xml:space="preserve">devastating and </w:delText>
        </w:r>
      </w:del>
      <w:r w:rsidR="00F9217A" w:rsidRPr="00BE40FA">
        <w:t>fatal neurodegenerative disease</w:t>
      </w:r>
      <w:r w:rsidR="00F03089" w:rsidRPr="00BE40FA">
        <w:t xml:space="preserve">. </w:t>
      </w:r>
      <w:del w:id="5" w:author="mak" w:date="2021-10-31T19:43:00Z">
        <w:r w:rsidR="00F9217A" w:rsidRPr="00BE40FA" w:rsidDel="004C5DD5">
          <w:delText>There is some l</w:delText>
        </w:r>
      </w:del>
      <w:ins w:id="6" w:author="mak" w:date="2021-10-31T19:43:00Z">
        <w:r w:rsidR="004C5DD5">
          <w:t>L</w:t>
        </w:r>
      </w:ins>
      <w:r w:rsidR="00F9217A" w:rsidRPr="00BE40FA">
        <w:t xml:space="preserve">imited evidence </w:t>
      </w:r>
      <w:del w:id="7" w:author="mak" w:date="2021-10-31T19:43:00Z">
        <w:r w:rsidR="00F9217A" w:rsidRPr="00BE40FA" w:rsidDel="004C5DD5">
          <w:delText xml:space="preserve">to </w:delText>
        </w:r>
      </w:del>
      <w:r w:rsidR="00F9217A" w:rsidRPr="00BE40FA">
        <w:t>suggest</w:t>
      </w:r>
      <w:ins w:id="8" w:author="mak" w:date="2021-10-31T19:43:00Z">
        <w:r w:rsidR="004C5DD5">
          <w:t>s that</w:t>
        </w:r>
      </w:ins>
      <w:r w:rsidR="00F9217A" w:rsidRPr="00BE40FA">
        <w:t xml:space="preserve"> ALS </w:t>
      </w:r>
      <w:r w:rsidR="00206201">
        <w:t xml:space="preserve">symptoms </w:t>
      </w:r>
      <w:r w:rsidR="00F9217A" w:rsidRPr="00BE40FA">
        <w:t xml:space="preserve">onset is associated with </w:t>
      </w:r>
      <w:del w:id="9" w:author="mak" w:date="2021-10-31T20:59:00Z">
        <w:r w:rsidR="00F9217A" w:rsidRPr="00BE40FA" w:rsidDel="0027095D">
          <w:delText xml:space="preserve">exposure to </w:delText>
        </w:r>
      </w:del>
      <w:r w:rsidR="00F9217A" w:rsidRPr="00BE40FA">
        <w:t>air pollution</w:t>
      </w:r>
      <w:ins w:id="10" w:author="mak" w:date="2021-10-31T20:59:00Z">
        <w:r w:rsidR="0027095D">
          <w:t xml:space="preserve"> exposure</w:t>
        </w:r>
      </w:ins>
      <w:r w:rsidR="00F9217A" w:rsidRPr="00BE40FA">
        <w:t xml:space="preserve"> and specifically to traffic-related </w:t>
      </w:r>
      <w:r w:rsidR="00E6169B">
        <w:t>pollutants</w:t>
      </w:r>
      <w:r w:rsidR="00F9217A" w:rsidRPr="00BE40FA">
        <w:t>.</w:t>
      </w:r>
    </w:p>
    <w:p w14:paraId="2D873158" w14:textId="33E6CEA1" w:rsidR="00E27205" w:rsidRPr="00BE40FA" w:rsidRDefault="00E27205" w:rsidP="00042EDE">
      <w:pPr>
        <w:rPr>
          <w:bCs/>
        </w:rPr>
      </w:pPr>
      <w:r w:rsidRPr="00BE40FA">
        <w:rPr>
          <w:b/>
        </w:rPr>
        <w:t xml:space="preserve">Objective: </w:t>
      </w:r>
      <w:r w:rsidR="00C0671D" w:rsidRPr="00BE40FA">
        <w:rPr>
          <w:bCs/>
        </w:rPr>
        <w:t xml:space="preserve">To determine whether exposure to </w:t>
      </w:r>
      <w:r w:rsidR="004B3DBD">
        <w:rPr>
          <w:bCs/>
        </w:rPr>
        <w:t>air</w:t>
      </w:r>
      <w:r w:rsidR="00C0671D" w:rsidRPr="00BE40FA">
        <w:rPr>
          <w:bCs/>
        </w:rPr>
        <w:t xml:space="preserve">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2BEFAED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Pr="00BE40FA">
        <w:rPr>
          <w:bCs/>
        </w:rPr>
        <w:t xml:space="preserve">from the </w:t>
      </w:r>
      <w:r w:rsidR="00EA699C" w:rsidRPr="00EA699C">
        <w:rPr>
          <w:bCs/>
        </w:rPr>
        <w:t xml:space="preserve">Danish National Patient Register </w:t>
      </w:r>
      <w:r w:rsidRPr="00BE40FA">
        <w:rPr>
          <w:bCs/>
        </w:rPr>
        <w:t xml:space="preserve">diagnosed between 1989 – 2013 and matched on, sex, </w:t>
      </w:r>
      <w:r w:rsidR="00C86326">
        <w:rPr>
          <w:bCs/>
        </w:rPr>
        <w:t xml:space="preserve">year </w:t>
      </w:r>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r w:rsidR="00C86326">
        <w:rPr>
          <w:bCs/>
        </w:rPr>
        <w:t xml:space="preserve"> </w:t>
      </w:r>
      <w:r w:rsidRPr="00BE40FA">
        <w:rPr>
          <w:bCs/>
        </w:rPr>
        <w:t>controls</w:t>
      </w:r>
      <w:r w:rsidR="003651D2">
        <w:rPr>
          <w:bCs/>
        </w:rPr>
        <w:t xml:space="preserve"> free of ALS at index date</w:t>
      </w:r>
      <w:r w:rsidRPr="00BE40FA">
        <w:rPr>
          <w:bCs/>
        </w:rPr>
        <w:t xml:space="preserve">. We used predictions from </w:t>
      </w:r>
      <w:r w:rsidR="008F295B">
        <w:rPr>
          <w:bCs/>
        </w:rPr>
        <w:t>of</w:t>
      </w:r>
      <w:r w:rsidR="008F295B" w:rsidRPr="00BE40FA">
        <w:rPr>
          <w:bCs/>
        </w:rPr>
        <w:t xml:space="preserve"> </w:t>
      </w:r>
      <w:commentRangeStart w:id="11"/>
      <w:commentRangeStart w:id="12"/>
      <w:r w:rsidR="008F295B" w:rsidRPr="00BE40FA">
        <w:rPr>
          <w:bCs/>
        </w:rPr>
        <w:t>nitrogen oxides (NO</w:t>
      </w:r>
      <w:r w:rsidR="008F295B" w:rsidRPr="00BE40FA">
        <w:rPr>
          <w:bCs/>
          <w:vertAlign w:val="subscript"/>
        </w:rPr>
        <w:t>x</w:t>
      </w:r>
      <w:r w:rsidR="008F295B" w:rsidRPr="00BE40FA">
        <w:rPr>
          <w:bCs/>
        </w:rPr>
        <w:t xml:space="preserve">), carbon monoxide (CO), </w:t>
      </w:r>
      <w:commentRangeEnd w:id="11"/>
      <w:r w:rsidR="008F295B">
        <w:rPr>
          <w:rStyle w:val="CommentReference"/>
          <w:rFonts w:asciiTheme="minorHAnsi" w:eastAsiaTheme="minorHAnsi" w:hAnsiTheme="minorHAnsi" w:cstheme="minorBidi"/>
          <w:lang w:val="en-GB"/>
        </w:rPr>
        <w:commentReference w:id="11"/>
      </w:r>
      <w:commentRangeEnd w:id="12"/>
      <w:r w:rsidR="008F295B">
        <w:rPr>
          <w:rStyle w:val="CommentReference"/>
          <w:rFonts w:asciiTheme="minorHAnsi" w:eastAsiaTheme="minorHAnsi" w:hAnsiTheme="minorHAnsi" w:cstheme="minorBidi"/>
          <w:lang w:val="en-GB"/>
        </w:rPr>
        <w:commentReference w:id="12"/>
      </w:r>
      <w:r w:rsidR="008F295B" w:rsidRPr="00BE40FA">
        <w:rPr>
          <w:bCs/>
        </w:rPr>
        <w:t xml:space="preserve">elemental carbon (EC), and </w:t>
      </w:r>
      <w:commentRangeStart w:id="13"/>
      <w:commentRangeStart w:id="14"/>
      <w:r w:rsidR="008F295B">
        <w:rPr>
          <w:bCs/>
        </w:rPr>
        <w:t xml:space="preserve">non-EC </w:t>
      </w:r>
      <w:commentRangeEnd w:id="13"/>
      <w:r w:rsidR="008F295B">
        <w:rPr>
          <w:rStyle w:val="CommentReference"/>
          <w:rFonts w:asciiTheme="minorHAnsi" w:eastAsiaTheme="minorHAnsi" w:hAnsiTheme="minorHAnsi" w:cstheme="minorBidi"/>
          <w:lang w:val="en-GB"/>
        </w:rPr>
        <w:commentReference w:id="13"/>
      </w:r>
      <w:commentRangeEnd w:id="14"/>
      <w:r w:rsidR="00850375">
        <w:rPr>
          <w:rStyle w:val="CommentReference"/>
          <w:rFonts w:asciiTheme="minorHAnsi" w:eastAsiaTheme="minorHAnsi" w:hAnsiTheme="minorHAnsi" w:cstheme="minorBidi"/>
          <w:lang w:val="en-GB"/>
        </w:rPr>
        <w:commentReference w:id="14"/>
      </w:r>
      <w:r w:rsidR="008F295B" w:rsidRPr="00BE40FA">
        <w:rPr>
          <w:bCs/>
        </w:rPr>
        <w:t>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w:t>
      </w:r>
      <w:del w:id="15" w:author="mak" w:date="2021-10-31T20:56:00Z">
        <w:r w:rsidR="008F295B" w:rsidDel="004A6BA8">
          <w:rPr>
            <w:bCs/>
          </w:rPr>
          <w:delText xml:space="preserve"> a</w:delText>
        </w:r>
      </w:del>
      <w:r w:rsidR="008F295B">
        <w:rPr>
          <w:bCs/>
        </w:rPr>
        <w:t xml:space="preserve"> </w:t>
      </w:r>
      <w:r w:rsidRPr="00BE40FA">
        <w:rPr>
          <w:bCs/>
        </w:rPr>
        <w:t xml:space="preserve">validated </w:t>
      </w:r>
      <w:proofErr w:type="spellStart"/>
      <w:r w:rsidRPr="00BE40FA">
        <w:rPr>
          <w:bCs/>
        </w:rPr>
        <w:t>spatio</w:t>
      </w:r>
      <w:proofErr w:type="spellEnd"/>
      <w:r w:rsidRPr="00BE40FA">
        <w:rPr>
          <w:bCs/>
        </w:rPr>
        <w:t>-temporal model</w:t>
      </w:r>
      <w:r w:rsidR="00594CE8">
        <w:rPr>
          <w:bCs/>
        </w:rPr>
        <w:t>s</w:t>
      </w:r>
      <w:r w:rsidRPr="00BE40FA">
        <w:rPr>
          <w:bCs/>
        </w:rPr>
        <w:t xml:space="preserve"> to assign </w:t>
      </w:r>
      <w:r w:rsidR="008A762B">
        <w:rPr>
          <w:bCs/>
        </w:rPr>
        <w:t xml:space="preserve">1-, </w:t>
      </w:r>
      <w:r w:rsidRPr="00BE40FA">
        <w:rPr>
          <w:bCs/>
        </w:rPr>
        <w:t>5-</w:t>
      </w:r>
      <w:r w:rsidR="008A762B">
        <w:rPr>
          <w:bCs/>
        </w:rPr>
        <w:t>, and 10-</w:t>
      </w:r>
      <w:r w:rsidRPr="00BE40FA">
        <w:rPr>
          <w:bCs/>
        </w:rPr>
        <w:t xml:space="preserve">year average exposures </w:t>
      </w:r>
      <w:del w:id="16" w:author="mak" w:date="2021-10-31T20:56:00Z">
        <w:r w:rsidRPr="00BE40FA" w:rsidDel="004A6BA8">
          <w:rPr>
            <w:bCs/>
          </w:rPr>
          <w:delText>prior to</w:delText>
        </w:r>
      </w:del>
      <w:ins w:id="17" w:author="mak" w:date="2021-10-31T20:56:00Z">
        <w:r w:rsidR="004A6BA8">
          <w:rPr>
            <w:bCs/>
          </w:rPr>
          <w:t>pre-</w:t>
        </w:r>
      </w:ins>
      <w:del w:id="18" w:author="mak" w:date="2021-10-31T20:56:00Z">
        <w:r w:rsidRPr="00BE40FA" w:rsidDel="004A6BA8">
          <w:rPr>
            <w:bCs/>
          </w:rPr>
          <w:delText xml:space="preserve"> </w:delText>
        </w:r>
      </w:del>
      <w:r w:rsidR="008D2F11">
        <w:rPr>
          <w:bCs/>
        </w:rPr>
        <w:t>ALS diagnosis</w:t>
      </w:r>
      <w:r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799E22C2"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pollutant</w:t>
      </w:r>
      <w:r w:rsidR="003E0158">
        <w:rPr>
          <w:bCs/>
        </w:rPr>
        <w:t xml:space="preserve"> exposure</w:t>
      </w:r>
      <w:r w:rsidR="00643397">
        <w:rPr>
          <w:bCs/>
        </w:rPr>
        <w:t>.</w:t>
      </w:r>
    </w:p>
    <w:p w14:paraId="4029EEA4" w14:textId="4A857858" w:rsidR="00E27205" w:rsidRPr="00BE40FA" w:rsidRDefault="00E27205" w:rsidP="00042EDE">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 [</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 xml:space="preserve">: </w:t>
      </w:r>
      <w:r w:rsidR="00FC7612">
        <w:rPr>
          <w:color w:val="000000" w:themeColor="text1"/>
        </w:rPr>
        <w:t>-1.0</w:t>
      </w:r>
      <w:r w:rsidR="00A37346" w:rsidRPr="00BE40FA">
        <w:rPr>
          <w:color w:val="000000" w:themeColor="text1"/>
        </w:rPr>
        <w:t xml:space="preserve">%, </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7A4DB2">
        <w:rPr>
          <w:color w:val="000000" w:themeColor="text1"/>
        </w:rPr>
        <w:t xml:space="preserve"> </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 95%CrI</w:t>
      </w:r>
      <w:r w:rsidR="00301AD8">
        <w:rPr>
          <w:bCs/>
          <w:color w:val="000000" w:themeColor="text1"/>
          <w:lang w:val="en-GB"/>
        </w:rPr>
        <w:t xml:space="preserve"> </w:t>
      </w:r>
      <w:r w:rsidR="00B80476">
        <w:rPr>
          <w:bCs/>
          <w:color w:val="000000" w:themeColor="text1"/>
          <w:lang w:val="en-GB"/>
        </w:rPr>
        <w:t>-14.4</w:t>
      </w:r>
      <w:r w:rsidR="00301AD8">
        <w:rPr>
          <w:bCs/>
          <w:color w:val="000000" w:themeColor="text1"/>
          <w:lang w:val="en-GB"/>
        </w:rPr>
        <w:t>%</w:t>
      </w:r>
      <w:r w:rsidR="00301AD8" w:rsidRPr="00BE40FA">
        <w:rPr>
          <w:color w:val="000000" w:themeColor="text1"/>
        </w:rPr>
        <w:t xml:space="preserve">, </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w:t>
      </w:r>
      <w:commentRangeStart w:id="19"/>
      <w:r w:rsidR="00CE13EF">
        <w:rPr>
          <w:color w:val="000000" w:themeColor="text1"/>
        </w:rPr>
        <w:t xml:space="preserve">non-EC </w:t>
      </w:r>
      <w:commentRangeEnd w:id="19"/>
      <w:r w:rsidR="004A6BA8">
        <w:rPr>
          <w:rStyle w:val="CommentReference"/>
          <w:rFonts w:asciiTheme="minorHAnsi" w:eastAsiaTheme="minorHAnsi" w:hAnsiTheme="minorHAnsi" w:cstheme="minorBidi"/>
          <w:lang w:val="en-GB"/>
        </w:rPr>
        <w:commentReference w:id="19"/>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Pr>
          <w:bCs/>
          <w:vertAlign w:val="subscript"/>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color w:val="000000" w:themeColor="text1"/>
        </w:rPr>
        <w:t xml:space="preserve"> </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del w:id="20" w:author="mak" w:date="2021-10-31T20:58:00Z">
        <w:r w:rsidR="00075A9F" w:rsidDel="004F2138">
          <w:rPr>
            <w:bCs/>
          </w:rPr>
          <w:delText xml:space="preserve">Traffic-related pollutants were </w:delText>
        </w:r>
        <w:r w:rsidR="00075A9F" w:rsidDel="004F2138">
          <w:rPr>
            <w:color w:val="000000" w:themeColor="text1"/>
          </w:rPr>
          <w:delText>jointly</w:delText>
        </w:r>
        <w:r w:rsidR="00075A9F" w:rsidRPr="00BE40FA" w:rsidDel="004F2138">
          <w:rPr>
            <w:color w:val="000000" w:themeColor="text1"/>
          </w:rPr>
          <w:delText xml:space="preserve"> associated with an increase in odds of ALS diagnosis (</w:delText>
        </w:r>
        <w:r w:rsidR="00075A9F" w:rsidDel="004F2138">
          <w:rPr>
            <w:bCs/>
            <w:color w:val="000000" w:themeColor="text1"/>
            <w:lang w:val="en-GB"/>
          </w:rPr>
          <w:delText>2.3</w:delText>
        </w:r>
        <w:r w:rsidR="00075A9F" w:rsidRPr="00BE40FA" w:rsidDel="004F2138">
          <w:rPr>
            <w:color w:val="000000" w:themeColor="text1"/>
          </w:rPr>
          <w:delText>%; 95%CrI</w:delText>
        </w:r>
        <w:r w:rsidR="00075A9F" w:rsidDel="004F2138">
          <w:rPr>
            <w:bCs/>
            <w:color w:val="000000" w:themeColor="text1"/>
            <w:lang w:val="en-GB"/>
          </w:rPr>
          <w:delText xml:space="preserve"> -3.3%</w:delText>
        </w:r>
        <w:r w:rsidR="00075A9F" w:rsidRPr="00BE40FA" w:rsidDel="004F2138">
          <w:rPr>
            <w:color w:val="000000" w:themeColor="text1"/>
          </w:rPr>
          <w:delText>,</w:delText>
        </w:r>
        <w:r w:rsidR="00075A9F" w:rsidDel="004F2138">
          <w:rPr>
            <w:color w:val="000000" w:themeColor="text1"/>
          </w:rPr>
          <w:delText>7.7</w:delText>
        </w:r>
        <w:r w:rsidR="00075A9F" w:rsidRPr="00BE40FA" w:rsidDel="004F2138">
          <w:rPr>
            <w:color w:val="000000" w:themeColor="text1"/>
          </w:rPr>
          <w:delText>%)</w:delText>
        </w:r>
        <w:r w:rsidR="00075A9F" w:rsidDel="004F2138">
          <w:rPr>
            <w:color w:val="000000" w:themeColor="text1"/>
          </w:rPr>
          <w:delText>.</w:delText>
        </w:r>
      </w:del>
      <w:ins w:id="21" w:author="mak" w:date="2021-10-31T20:58:00Z">
        <w:r w:rsidR="004F2138">
          <w:rPr>
            <w:bCs/>
          </w:rPr>
          <w:t xml:space="preserve">We found no association for joint or overall traffic </w:t>
        </w:r>
      </w:ins>
      <w:ins w:id="22" w:author="mak" w:date="2021-10-31T20:59:00Z">
        <w:r w:rsidR="004F2138">
          <w:rPr>
            <w:bCs/>
          </w:rPr>
          <w:t>pollution.</w:t>
        </w:r>
      </w:ins>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7462D3AF" w14:textId="668C2D5E" w:rsidR="00893A34" w:rsidRPr="00BE40FA" w:rsidRDefault="00E27205" w:rsidP="000E0904">
      <w:r w:rsidRPr="00BE40FA">
        <w:rPr>
          <w:b/>
        </w:rPr>
        <w:lastRenderedPageBreak/>
        <w:t>Conclusion:</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23"/>
      <w:r w:rsidRPr="00BE40FA">
        <w:rPr>
          <w:b/>
        </w:rPr>
        <w:lastRenderedPageBreak/>
        <w:t>Introduction</w:t>
      </w:r>
      <w:commentRangeEnd w:id="23"/>
      <w:r w:rsidR="005F4D37">
        <w:rPr>
          <w:rStyle w:val="CommentReference"/>
          <w:rFonts w:asciiTheme="minorHAnsi" w:eastAsiaTheme="minorHAnsi" w:hAnsiTheme="minorHAnsi" w:cstheme="minorBidi"/>
          <w:lang w:val="en-GB"/>
        </w:rPr>
        <w:commentReference w:id="23"/>
      </w:r>
    </w:p>
    <w:p w14:paraId="20E1046F" w14:textId="71D1D5A4"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003D3D">
        <w:rPr>
          <w:color w:val="000000" w:themeColor="text1"/>
          <w:lang w:val="en-US"/>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003D3D" w:rsidRPr="00003D3D">
        <w:rPr>
          <w:color w:val="000000"/>
          <w:vertAlign w:val="superscript"/>
        </w:rPr>
        <w:t>2</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commentRangeStart w:id="24"/>
      <w:r w:rsidR="00873DB7">
        <w:rPr>
          <w:color w:val="000000" w:themeColor="text1"/>
          <w:lang w:val="en-US"/>
        </w:rPr>
        <w:t>sufferers</w:t>
      </w:r>
      <w:r w:rsidR="005D76AB" w:rsidRPr="00BE40FA">
        <w:rPr>
          <w:color w:val="000000" w:themeColor="text1"/>
          <w:lang w:val="en-US"/>
        </w:rPr>
        <w:t xml:space="preserve"> </w:t>
      </w:r>
      <w:commentRangeEnd w:id="24"/>
      <w:r w:rsidR="00A55A5D">
        <w:rPr>
          <w:rStyle w:val="CommentReference"/>
          <w:rFonts w:asciiTheme="minorHAnsi" w:hAnsiTheme="minorHAnsi" w:cstheme="minorBidi"/>
          <w:lang w:eastAsia="en-US"/>
        </w:rPr>
        <w:commentReference w:id="24"/>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003D3D">
        <w:rPr>
          <w:color w:val="000000" w:themeColor="text1"/>
          <w:lang w:val="en-US"/>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003D3D" w:rsidRPr="00003D3D">
        <w:rPr>
          <w:color w:val="000000"/>
          <w:vertAlign w:val="superscript"/>
        </w:rPr>
        <w:t>3</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w:t>
      </w:r>
      <w:r w:rsidR="00F8567F">
        <w:rPr>
          <w:color w:val="000000" w:themeColor="text1"/>
          <w:lang w:val="en-US"/>
        </w:rPr>
        <w:t xml:space="preserve">genetic variants </w:t>
      </w:r>
      <w:r w:rsidRPr="00BE40FA">
        <w:rPr>
          <w:color w:val="000000" w:themeColor="text1"/>
          <w:lang w:val="en-US"/>
        </w:rPr>
        <w:t xml:space="preserve">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w:t>
      </w:r>
      <w:r w:rsidR="00524AD5">
        <w:rPr>
          <w:color w:val="000000" w:themeColor="text1"/>
          <w:lang w:val="en-US"/>
        </w:rPr>
        <w:t>re is a</w:t>
      </w:r>
      <w:r w:rsidRPr="00BE40FA">
        <w:rPr>
          <w:color w:val="000000" w:themeColor="text1"/>
          <w:lang w:val="en-US"/>
        </w:rPr>
        <w:t xml:space="preserve"> </w:t>
      </w:r>
      <w:r w:rsidR="00524AD5">
        <w:rPr>
          <w:color w:val="000000" w:themeColor="text1"/>
          <w:lang w:val="en-US"/>
        </w:rPr>
        <w:t xml:space="preserve">recognized </w:t>
      </w:r>
      <w:r w:rsidRPr="00BE40FA">
        <w:rPr>
          <w:color w:val="000000" w:themeColor="text1"/>
          <w:lang w:val="en-US"/>
        </w:rPr>
        <w:t>need for more and better epidemiologic studies</w:t>
      </w:r>
      <w:r w:rsidR="00EB7844">
        <w:rPr>
          <w:color w:val="000000" w:themeColor="text1"/>
          <w:lang w:val="en-US"/>
        </w:rPr>
        <w:t xml:space="preserve"> of </w:t>
      </w:r>
      <w:r w:rsidR="008C79F3">
        <w:rPr>
          <w:color w:val="000000" w:themeColor="text1"/>
          <w:lang w:val="en-US"/>
        </w:rPr>
        <w:t xml:space="preserve">the </w:t>
      </w:r>
      <w:r w:rsidR="00F8567F" w:rsidRPr="00F8567F">
        <w:rPr>
          <w:color w:val="000000" w:themeColor="text1"/>
          <w:lang w:val="en-US"/>
        </w:rPr>
        <w:t xml:space="preserve">environmental contributors </w:t>
      </w:r>
      <w:r w:rsidR="008C79F3">
        <w:rPr>
          <w:color w:val="000000" w:themeColor="text1"/>
          <w:lang w:val="en-US"/>
        </w:rPr>
        <w:t xml:space="preserve">of </w:t>
      </w:r>
      <w:r w:rsidR="00EB7844">
        <w:rPr>
          <w:color w:val="000000" w:themeColor="text1"/>
          <w:lang w:val="en-US"/>
        </w:rPr>
        <w:t>ALS</w:t>
      </w:r>
      <w:r w:rsidRPr="00BE40FA">
        <w:rPr>
          <w:color w:val="000000" w:themeColor="text1"/>
          <w:lang w:val="en-US"/>
        </w:rPr>
        <w:t>.</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03DF57BC"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515144">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515144">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515144">
        <w:rPr>
          <w:color w:val="000000" w:themeColor="text1"/>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lang w:val="en-US"/>
        </w:rPr>
        <w:fldChar w:fldCharType="separate"/>
      </w:r>
      <w:r w:rsidR="00DE2255" w:rsidRPr="00DE2255">
        <w:rPr>
          <w:color w:val="000000"/>
          <w:vertAlign w:val="superscript"/>
        </w:rPr>
        <w:t>16–21,35,36</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515144">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739B26EF"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air </w:t>
      </w:r>
      <w:r w:rsidR="00194127">
        <w:rPr>
          <w:color w:val="000000" w:themeColor="text1"/>
          <w:lang w:val="en-US"/>
        </w:rPr>
        <w:t>pollut</w:t>
      </w:r>
      <w:del w:id="25" w:author="mak" w:date="2021-10-31T21:21:00Z">
        <w:r w:rsidR="00194127" w:rsidDel="00D4167C">
          <w:rPr>
            <w:color w:val="000000" w:themeColor="text1"/>
            <w:lang w:val="en-US"/>
          </w:rPr>
          <w:delText>ants</w:delText>
        </w:r>
      </w:del>
      <w:ins w:id="26" w:author="mak" w:date="2021-10-31T21:21:00Z">
        <w:r w:rsidR="00D4167C">
          <w:rPr>
            <w:color w:val="000000" w:themeColor="text1"/>
            <w:lang w:val="en-US"/>
          </w:rPr>
          <w:t>ion</w:t>
        </w:r>
      </w:ins>
      <w:del w:id="27" w:author="mak" w:date="2021-10-31T21:21:00Z">
        <w:r w:rsidRPr="00BE40FA" w:rsidDel="00D4167C">
          <w:rPr>
            <w:color w:val="000000" w:themeColor="text1"/>
            <w:lang w:val="en-US"/>
          </w:rPr>
          <w:delText xml:space="preserve"> </w:delText>
        </w:r>
      </w:del>
      <w:del w:id="28" w:author="mak" w:date="2021-10-31T21:20:00Z">
        <w:r w:rsidR="001E1F20" w:rsidDel="00D4167C">
          <w:rPr>
            <w:color w:val="000000" w:themeColor="text1"/>
            <w:lang w:val="en-US"/>
          </w:rPr>
          <w:delText>associated with traffic emissions</w:delText>
        </w:r>
      </w:del>
      <w:r w:rsidR="001E1F20">
        <w:rPr>
          <w:color w:val="000000" w:themeColor="text1"/>
          <w:lang w:val="en-US"/>
        </w:rPr>
        <w:t xml:space="preserve"> </w:t>
      </w:r>
      <w:r w:rsidRPr="00BE40FA">
        <w:rPr>
          <w:color w:val="000000" w:themeColor="text1"/>
          <w:lang w:val="en-US"/>
        </w:rPr>
        <w:t>and ALS</w:t>
      </w:r>
      <w:ins w:id="29" w:author="mak" w:date="2021-10-31T21:21:00Z">
        <w:r w:rsidR="00D4167C">
          <w:rPr>
            <w:color w:val="000000" w:themeColor="text1"/>
            <w:lang w:val="en-US"/>
          </w:rPr>
          <w:t>.</w:t>
        </w:r>
      </w:ins>
      <w:del w:id="30" w:author="mak" w:date="2021-10-31T21:21:00Z">
        <w:r w:rsidR="003A3A41" w:rsidDel="00D4167C">
          <w:rPr>
            <w:color w:val="000000" w:themeColor="text1"/>
            <w:lang w:val="en-US"/>
          </w:rPr>
          <w:delText>,</w:delText>
        </w:r>
      </w:del>
      <w:r w:rsidR="00087633" w:rsidRPr="00BE40FA">
        <w:rPr>
          <w:color w:val="000000" w:themeColor="text1"/>
          <w:lang w:val="en-US"/>
        </w:rPr>
        <w:fldChar w:fldCharType="begin"/>
      </w:r>
      <w:r w:rsidR="00515144">
        <w:rPr>
          <w:color w:val="000000" w:themeColor="text1"/>
          <w:lang w:val="en-US"/>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DE2255" w:rsidRPr="00DE2255">
        <w:rPr>
          <w:color w:val="000000"/>
          <w:vertAlign w:val="superscript"/>
        </w:rPr>
        <w:t>35,37–39</w:t>
      </w:r>
      <w:r w:rsidR="00087633" w:rsidRPr="00BE40FA">
        <w:rPr>
          <w:color w:val="000000" w:themeColor="text1"/>
          <w:lang w:val="en-US"/>
        </w:rPr>
        <w:fldChar w:fldCharType="end"/>
      </w:r>
      <w:ins w:id="31" w:author="mak" w:date="2021-10-31T21:21:00Z">
        <w:r w:rsidR="00D4167C">
          <w:rPr>
            <w:color w:val="000000" w:themeColor="text1"/>
            <w:lang w:val="en-US"/>
          </w:rPr>
          <w:t xml:space="preserve"> A recent stud</w:t>
        </w:r>
        <w:commentRangeStart w:id="32"/>
        <w:r w:rsidR="00D4167C">
          <w:rPr>
            <w:color w:val="000000" w:themeColor="text1"/>
            <w:lang w:val="en-US"/>
          </w:rPr>
          <w:t>y</w:t>
        </w:r>
        <w:commentRangeEnd w:id="32"/>
        <w:r w:rsidR="00D4167C">
          <w:rPr>
            <w:rStyle w:val="CommentReference"/>
            <w:rFonts w:asciiTheme="minorHAnsi" w:hAnsiTheme="minorHAnsi" w:cstheme="minorBidi"/>
            <w:lang w:eastAsia="en-US"/>
          </w:rPr>
          <w:commentReference w:id="32"/>
        </w:r>
        <w:r w:rsidR="00D4167C">
          <w:rPr>
            <w:color w:val="000000" w:themeColor="text1"/>
            <w:lang w:val="en-US"/>
          </w:rPr>
          <w:t xml:space="preserve"> found that traffic-related air pollutants may be driving observed associations.</w:t>
        </w:r>
      </w:ins>
      <w:r w:rsidR="003A3A41">
        <w:rPr>
          <w:color w:val="000000" w:themeColor="text1"/>
          <w:lang w:val="en-US"/>
        </w:rPr>
        <w:t xml:space="preserve"> </w:t>
      </w:r>
      <w:del w:id="33" w:author="mak" w:date="2021-10-31T21:42:00Z">
        <w:r w:rsidR="003A3A41" w:rsidDel="008C01DE">
          <w:rPr>
            <w:color w:val="000000" w:themeColor="text1"/>
            <w:lang w:val="en-US"/>
          </w:rPr>
          <w:delText xml:space="preserve">and </w:delText>
        </w:r>
      </w:del>
      <w:ins w:id="34" w:author="mak" w:date="2021-10-31T21:42:00Z">
        <w:r w:rsidR="008C01DE">
          <w:rPr>
            <w:color w:val="000000" w:themeColor="text1"/>
            <w:lang w:val="en-US"/>
          </w:rPr>
          <w:t>To date,</w:t>
        </w:r>
        <w:r w:rsidR="008C01DE">
          <w:rPr>
            <w:color w:val="000000" w:themeColor="text1"/>
            <w:lang w:val="en-US"/>
          </w:rPr>
          <w:t xml:space="preserve"> </w:t>
        </w:r>
      </w:ins>
      <w:del w:id="35" w:author="mak" w:date="2021-10-31T21:42:00Z">
        <w:r w:rsidR="003A3A41" w:rsidDel="008C01DE">
          <w:rPr>
            <w:color w:val="000000" w:themeColor="text1"/>
            <w:lang w:val="en-US"/>
          </w:rPr>
          <w:delText xml:space="preserve">none </w:delText>
        </w:r>
      </w:del>
      <w:ins w:id="36" w:author="mak" w:date="2021-10-31T21:42:00Z">
        <w:r w:rsidR="008C01DE">
          <w:rPr>
            <w:color w:val="000000" w:themeColor="text1"/>
            <w:lang w:val="en-US"/>
          </w:rPr>
          <w:t>no study</w:t>
        </w:r>
        <w:r w:rsidR="008C01DE">
          <w:rPr>
            <w:color w:val="000000" w:themeColor="text1"/>
            <w:lang w:val="en-US"/>
          </w:rPr>
          <w:t xml:space="preserve"> </w:t>
        </w:r>
      </w:ins>
      <w:r w:rsidR="003A3A41">
        <w:rPr>
          <w:color w:val="000000" w:themeColor="text1"/>
          <w:lang w:val="en-US"/>
        </w:rPr>
        <w:t>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w:t>
      </w:r>
      <w:r w:rsidR="00783637">
        <w:rPr>
          <w:color w:val="000000" w:themeColor="text1"/>
          <w:lang w:val="en-US"/>
        </w:rPr>
        <w:t xml:space="preserve">the </w:t>
      </w:r>
      <w:r w:rsidR="003A3A41" w:rsidRPr="00BD4D5D">
        <w:rPr>
          <w:color w:val="000000" w:themeColor="text1"/>
          <w:lang w:val="en-US"/>
        </w:rPr>
        <w:t xml:space="preserve">pollutants in </w:t>
      </w:r>
      <w:r w:rsidR="00AF68FE" w:rsidRPr="00BD4D5D">
        <w:rPr>
          <w:color w:val="000000" w:themeColor="text1"/>
          <w:lang w:val="en-US"/>
        </w:rPr>
        <w:t>a single</w:t>
      </w:r>
      <w:r w:rsidR="003A3A41" w:rsidRPr="00BD4D5D">
        <w:rPr>
          <w:color w:val="000000" w:themeColor="text1"/>
          <w:lang w:val="en-US"/>
        </w:rPr>
        <w:t xml:space="preserve"> model. </w:t>
      </w:r>
      <w:r w:rsidR="00783637">
        <w:rPr>
          <w:color w:val="000000" w:themeColor="text1"/>
          <w:lang w:val="en-US"/>
        </w:rPr>
        <w:t xml:space="preserve">Air </w:t>
      </w:r>
      <w:r w:rsidR="009F00B2" w:rsidRPr="00BE40FA">
        <w:rPr>
          <w:color w:val="000000" w:themeColor="text1"/>
          <w:lang w:val="en-US"/>
        </w:rPr>
        <w:t>pollutants</w:t>
      </w:r>
      <w:r w:rsidR="006C3B75">
        <w:rPr>
          <w:color w:val="000000" w:themeColor="text1"/>
          <w:lang w:val="en-US"/>
        </w:rPr>
        <w:t xml:space="preserve"> have been consistently</w:t>
      </w:r>
      <w:r w:rsidR="006748E7" w:rsidRPr="00BE40FA">
        <w:rPr>
          <w:color w:val="000000" w:themeColor="text1"/>
          <w:lang w:val="en-US"/>
        </w:rPr>
        <w:t xml:space="preserve"> </w:t>
      </w:r>
      <w:r w:rsidR="006748E7" w:rsidRPr="00BE40FA">
        <w:rPr>
          <w:color w:val="000000" w:themeColor="text1"/>
          <w:lang w:val="en-US"/>
        </w:rPr>
        <w:lastRenderedPageBreak/>
        <w:t>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515144">
        <w:rPr>
          <w:color w:val="000000" w:themeColor="text1"/>
          <w:lang w:val="en-US"/>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DE2255" w:rsidRPr="00DE2255">
        <w:rPr>
          <w:color w:val="000000"/>
          <w:vertAlign w:val="superscript"/>
        </w:rPr>
        <w:t>13,17,40–42</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E37F29">
        <w:rPr>
          <w:color w:val="000000" w:themeColor="text1"/>
          <w:lang w:val="en-US"/>
        </w:rPr>
        <w:t>.</w:t>
      </w:r>
      <w:r w:rsidR="006A5C0C" w:rsidRPr="00BE40FA">
        <w:rPr>
          <w:color w:val="000000" w:themeColor="text1"/>
          <w:lang w:val="en-US"/>
        </w:rPr>
        <w:fldChar w:fldCharType="begin"/>
      </w:r>
      <w:r w:rsidR="00515144">
        <w:rPr>
          <w:color w:val="000000" w:themeColor="text1"/>
          <w:lang w:val="en-US"/>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DE2255" w:rsidRPr="00DE2255">
        <w:rPr>
          <w:color w:val="000000"/>
          <w:vertAlign w:val="superscript"/>
        </w:rPr>
        <w:t>40</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192D2B" w:rsidRPr="00BE40FA">
        <w:rPr>
          <w:color w:val="000000" w:themeColor="text1"/>
          <w:lang w:val="en-US"/>
        </w:rPr>
        <w:t xml:space="preserve"> </w:t>
      </w:r>
      <w:r w:rsidR="00783637">
        <w:rPr>
          <w:color w:val="000000" w:themeColor="text1"/>
          <w:lang w:val="en-US"/>
        </w:rPr>
        <w:t xml:space="preserve">air </w:t>
      </w:r>
      <w:r w:rsidR="00192D2B" w:rsidRPr="00BE40FA">
        <w:rPr>
          <w:color w:val="000000" w:themeColor="text1"/>
          <w:lang w:val="en-US"/>
        </w:rPr>
        <w:t>pollutants</w:t>
      </w:r>
      <w:r w:rsidR="007573A4">
        <w:rPr>
          <w:color w:val="000000" w:themeColor="text1"/>
          <w:lang w:val="en-US"/>
        </w:rPr>
        <w:t xml:space="preserve"> and health outcomes.</w:t>
      </w:r>
      <w:r w:rsidR="006A5C0C" w:rsidRPr="00BE40FA">
        <w:rPr>
          <w:color w:val="000000" w:themeColor="text1"/>
          <w:lang w:val="en-US"/>
        </w:rPr>
        <w:fldChar w:fldCharType="begin"/>
      </w:r>
      <w:r w:rsidR="00DE2255">
        <w:rPr>
          <w:color w:val="000000" w:themeColor="text1"/>
          <w:lang w:val="en-US"/>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DE2255" w:rsidRPr="00DE2255">
        <w:rPr>
          <w:color w:val="000000"/>
          <w:vertAlign w:val="superscript"/>
        </w:rPr>
        <w:t>43</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 xml:space="preserve">Using three air pollutants </w:t>
      </w:r>
      <w:commentRangeStart w:id="37"/>
      <w:commentRangeStart w:id="38"/>
      <w:commentRangeStart w:id="39"/>
      <w:commentRangeStart w:id="40"/>
      <w:r w:rsidR="007573A4">
        <w:rPr>
          <w:color w:val="000000" w:themeColor="text1"/>
          <w:lang w:val="en-US"/>
        </w:rPr>
        <w:t>commonly</w:t>
      </w:r>
      <w:commentRangeEnd w:id="37"/>
      <w:r w:rsidR="00606A83">
        <w:rPr>
          <w:rStyle w:val="CommentReference"/>
          <w:rFonts w:asciiTheme="minorHAnsi" w:hAnsiTheme="minorHAnsi" w:cstheme="minorBidi"/>
          <w:lang w:eastAsia="en-US"/>
        </w:rPr>
        <w:commentReference w:id="37"/>
      </w:r>
      <w:commentRangeEnd w:id="38"/>
      <w:r w:rsidR="00A947F2">
        <w:rPr>
          <w:rStyle w:val="CommentReference"/>
          <w:rFonts w:asciiTheme="minorHAnsi" w:hAnsiTheme="minorHAnsi" w:cstheme="minorBidi"/>
          <w:lang w:eastAsia="en-US"/>
        </w:rPr>
        <w:commentReference w:id="38"/>
      </w:r>
      <w:commentRangeEnd w:id="39"/>
      <w:r w:rsidR="006E14EC">
        <w:rPr>
          <w:rStyle w:val="CommentReference"/>
          <w:rFonts w:asciiTheme="minorHAnsi" w:hAnsiTheme="minorHAnsi" w:cstheme="minorBidi"/>
          <w:lang w:eastAsia="en-US"/>
        </w:rPr>
        <w:commentReference w:id="39"/>
      </w:r>
      <w:commentRangeEnd w:id="40"/>
      <w:r w:rsidR="00781B0A">
        <w:rPr>
          <w:rStyle w:val="CommentReference"/>
          <w:rFonts w:asciiTheme="minorHAnsi" w:hAnsiTheme="minorHAnsi" w:cstheme="minorBidi"/>
          <w:lang w:eastAsia="en-US"/>
        </w:rPr>
        <w:commentReference w:id="40"/>
      </w:r>
      <w:r w:rsidR="007573A4">
        <w:rPr>
          <w:color w:val="000000" w:themeColor="text1"/>
          <w:lang w:val="en-US"/>
        </w:rPr>
        <w:t xml:space="preserve"> used in health studies as</w:t>
      </w:r>
      <w:commentRangeStart w:id="41"/>
      <w:commentRangeStart w:id="42"/>
      <w:commentRangeStart w:id="43"/>
      <w:r w:rsidR="007573A4">
        <w:rPr>
          <w:color w:val="000000" w:themeColor="text1"/>
          <w:lang w:val="en-US"/>
        </w:rPr>
        <w:t xml:space="preserve"> traffic-related emissions tracers</w:t>
      </w:r>
      <w:commentRangeEnd w:id="41"/>
      <w:r w:rsidR="00783637">
        <w:rPr>
          <w:rStyle w:val="CommentReference"/>
          <w:rFonts w:asciiTheme="minorHAnsi" w:hAnsiTheme="minorHAnsi" w:cstheme="minorBidi"/>
          <w:lang w:eastAsia="en-US"/>
        </w:rPr>
        <w:commentReference w:id="41"/>
      </w:r>
      <w:commentRangeEnd w:id="42"/>
      <w:r w:rsidR="00F94748">
        <w:rPr>
          <w:rStyle w:val="CommentReference"/>
          <w:rFonts w:asciiTheme="minorHAnsi" w:hAnsiTheme="minorHAnsi" w:cstheme="minorBidi"/>
          <w:lang w:eastAsia="en-US"/>
        </w:rPr>
        <w:commentReference w:id="42"/>
      </w:r>
      <w:commentRangeEnd w:id="43"/>
      <w:r w:rsidR="00B54E3A">
        <w:rPr>
          <w:rStyle w:val="CommentReference"/>
          <w:rFonts w:asciiTheme="minorHAnsi" w:hAnsiTheme="minorHAnsi" w:cstheme="minorBidi"/>
          <w:lang w:eastAsia="en-US"/>
        </w:rPr>
        <w:commentReference w:id="43"/>
      </w:r>
      <w:r w:rsidR="000D26DA">
        <w:rPr>
          <w:color w:val="000000" w:themeColor="text1"/>
          <w:lang w:val="en-US"/>
        </w:rPr>
        <w:t>—</w:t>
      </w:r>
      <w:r w:rsidR="007573A4">
        <w:rPr>
          <w:color w:val="000000" w:themeColor="text1"/>
          <w:lang w:val="en-US"/>
        </w:rPr>
        <w:t>nitrogen oxides (NOx), carbon monoxide (CO), and elemental carbon (EC</w:t>
      </w:r>
      <w:r w:rsidR="000D26DA">
        <w:rPr>
          <w:color w:val="000000" w:themeColor="text1"/>
          <w:lang w:val="en-US"/>
        </w:rPr>
        <w:t>)—</w:t>
      </w:r>
      <w:r w:rsidR="003A7CAB">
        <w:rPr>
          <w:color w:val="000000" w:themeColor="text1"/>
          <w:lang w:val="en-US"/>
        </w:rPr>
        <w:t xml:space="preserve"> as well as </w:t>
      </w:r>
      <w:del w:id="44" w:author="mak" w:date="2021-10-31T21:43:00Z">
        <w:r w:rsidR="003A7CAB" w:rsidDel="00B54E3A">
          <w:rPr>
            <w:color w:val="000000" w:themeColor="text1"/>
            <w:lang w:val="en-US"/>
          </w:rPr>
          <w:delText>non-EC</w:delText>
        </w:r>
        <w:r w:rsidR="0056613D" w:rsidDel="00B54E3A">
          <w:rPr>
            <w:color w:val="000000" w:themeColor="text1"/>
            <w:lang w:val="en-US"/>
          </w:rPr>
          <w:delText xml:space="preserve"> </w:delText>
        </w:r>
      </w:del>
      <w:r w:rsidR="0056613D">
        <w:rPr>
          <w:color w:val="000000" w:themeColor="text1"/>
          <w:lang w:val="en-US"/>
        </w:rPr>
        <w:t xml:space="preserve">fine </w:t>
      </w:r>
      <w:r w:rsidR="00A84BA6">
        <w:rPr>
          <w:color w:val="000000" w:themeColor="text1"/>
          <w:lang w:val="en-US"/>
        </w:rPr>
        <w:t>particles</w:t>
      </w:r>
      <w:r w:rsidR="003A7CAB">
        <w:rPr>
          <w:color w:val="000000" w:themeColor="text1"/>
          <w:lang w:val="en-US"/>
        </w:rPr>
        <w:t xml:space="preserve"> </w:t>
      </w:r>
      <w:r w:rsidR="0056613D">
        <w:rPr>
          <w:color w:val="000000" w:themeColor="text1"/>
          <w:lang w:val="en-US"/>
        </w:rPr>
        <w:t>(</w:t>
      </w:r>
      <w:r w:rsidR="003A7CAB">
        <w:rPr>
          <w:color w:val="000000" w:themeColor="text1"/>
          <w:lang w:val="en-US"/>
        </w:rPr>
        <w:t>PM</w:t>
      </w:r>
      <w:r w:rsidR="003A7CAB" w:rsidRPr="003A7CAB">
        <w:rPr>
          <w:color w:val="000000" w:themeColor="text1"/>
          <w:vertAlign w:val="subscript"/>
          <w:lang w:val="en-US"/>
        </w:rPr>
        <w:t>2.5</w:t>
      </w:r>
      <w:r w:rsidR="0056613D">
        <w:rPr>
          <w:color w:val="000000" w:themeColor="text1"/>
          <w:lang w:val="en-US"/>
        </w:rPr>
        <w:t>)</w:t>
      </w:r>
      <w:r w:rsidR="00F00440">
        <w:rPr>
          <w:color w:val="000000" w:themeColor="text1"/>
          <w:lang w:val="en-US"/>
        </w:rPr>
        <w:t xml:space="preserve"> </w:t>
      </w:r>
      <w:r w:rsidR="003A7CAB">
        <w:rPr>
          <w:color w:val="000000" w:themeColor="text1"/>
          <w:lang w:val="en-US"/>
        </w:rPr>
        <w:t>and ozone (O</w:t>
      </w:r>
      <w:r w:rsidR="003A7CAB" w:rsidRPr="003A7CAB">
        <w:rPr>
          <w:color w:val="000000" w:themeColor="text1"/>
          <w:vertAlign w:val="subscript"/>
          <w:lang w:val="en-US"/>
        </w:rPr>
        <w:t>3</w:t>
      </w:r>
      <w:r w:rsidR="003A7CAB">
        <w:rPr>
          <w:color w:val="000000" w:themeColor="text1"/>
          <w:lang w:val="en-US"/>
        </w:rPr>
        <w:t xml:space="preserve">), </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ins w:id="45" w:author="mak" w:date="2021-10-31T22:03:00Z">
        <w:r w:rsidR="00BF2184">
          <w:rPr>
            <w:color w:val="000000" w:themeColor="text1"/>
            <w:lang w:val="en-US"/>
          </w:rPr>
          <w:t xml:space="preserve">(a) </w:t>
        </w:r>
      </w:ins>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E249D8">
        <w:rPr>
          <w:color w:val="000000" w:themeColor="text1"/>
          <w:lang w:val="en-US"/>
        </w:rPr>
        <w:t xml:space="preserve"> </w:t>
      </w:r>
      <w:r w:rsidR="00783637">
        <w:rPr>
          <w:color w:val="000000" w:themeColor="text1"/>
          <w:lang w:val="en-US"/>
        </w:rPr>
        <w:t xml:space="preserve">air </w:t>
      </w:r>
      <w:r w:rsidR="003B368E" w:rsidRPr="00BE40FA">
        <w:rPr>
          <w:color w:val="000000" w:themeColor="text1"/>
          <w:lang w:val="en-US"/>
        </w:rPr>
        <w:t>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w:t>
      </w:r>
      <w:ins w:id="46" w:author="mak" w:date="2021-10-31T22:03:00Z">
        <w:r w:rsidR="00BF2184">
          <w:rPr>
            <w:color w:val="000000" w:themeColor="text1"/>
            <w:lang w:val="en-US"/>
          </w:rPr>
          <w:t xml:space="preserve">(b) </w:t>
        </w:r>
      </w:ins>
      <w:r w:rsidR="007573A4">
        <w:rPr>
          <w:color w:val="000000" w:themeColor="text1"/>
          <w:lang w:val="en-US"/>
        </w:rPr>
        <w:t xml:space="preserve">joint </w:t>
      </w:r>
      <w:r w:rsidR="00670CC9">
        <w:rPr>
          <w:color w:val="000000" w:themeColor="text1"/>
          <w:lang w:val="en-US"/>
        </w:rPr>
        <w:t xml:space="preserve">and </w:t>
      </w:r>
      <w:ins w:id="47" w:author="mak" w:date="2021-10-31T22:03:00Z">
        <w:r w:rsidR="00BF2184">
          <w:rPr>
            <w:color w:val="000000" w:themeColor="text1"/>
            <w:lang w:val="en-US"/>
          </w:rPr>
          <w:t xml:space="preserve">(c) </w:t>
        </w:r>
      </w:ins>
      <w:r w:rsidR="00670CC9">
        <w:rPr>
          <w:color w:val="000000" w:themeColor="text1"/>
          <w:lang w:val="en-US"/>
        </w:rPr>
        <w:t>overall traffic</w:t>
      </w:r>
      <w:r w:rsidR="0083661D">
        <w:rPr>
          <w:color w:val="000000" w:themeColor="text1"/>
          <w:lang w:val="en-US"/>
        </w:rPr>
        <w:t>-related</w:t>
      </w:r>
      <w:r w:rsidR="00670CC9">
        <w:rPr>
          <w:color w:val="000000" w:themeColor="text1"/>
          <w:lang w:val="en-US"/>
        </w:rPr>
        <w:t xml:space="preserve">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2075C320"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del w:id="48" w:author="mak" w:date="2021-10-31T21:44:00Z">
        <w:r w:rsidR="00B000F1" w:rsidDel="00115B7D">
          <w:rPr>
            <w:bCs/>
            <w:color w:val="000000" w:themeColor="text1"/>
          </w:rPr>
          <w:delText xml:space="preserve">(DNPR) </w:delText>
        </w:r>
      </w:del>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DE2255" w:rsidRPr="00DE225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del w:id="49" w:author="mak" w:date="2021-10-31T21:44:00Z">
        <w:r w:rsidR="00B000F1" w:rsidDel="00115B7D">
          <w:rPr>
            <w:bCs/>
            <w:color w:val="000000" w:themeColor="text1"/>
          </w:rPr>
          <w:delText>DNPR</w:delText>
        </w:r>
        <w:r w:rsidR="00B000F1" w:rsidRPr="00BE40FA" w:rsidDel="00115B7D">
          <w:rPr>
            <w:bCs/>
            <w:color w:val="000000" w:themeColor="text1"/>
          </w:rPr>
          <w:delText xml:space="preserve"> </w:delText>
        </w:r>
      </w:del>
      <w:ins w:id="50" w:author="mak" w:date="2021-10-31T21:44:00Z">
        <w:r w:rsidR="00115B7D">
          <w:rPr>
            <w:bCs/>
            <w:color w:val="000000" w:themeColor="text1"/>
          </w:rPr>
          <w:t>Register</w:t>
        </w:r>
        <w:r w:rsidR="00115B7D" w:rsidRPr="00BE40FA" w:rsidDel="00BA3A99">
          <w:rPr>
            <w:bCs/>
            <w:color w:val="000000" w:themeColor="text1"/>
          </w:rPr>
          <w:t xml:space="preserve"> </w:t>
        </w:r>
      </w:ins>
      <w:r w:rsidR="00B22996" w:rsidRPr="00BE40FA">
        <w:rPr>
          <w:bCs/>
          <w:color w:val="000000" w:themeColor="text1"/>
        </w:rPr>
        <w:t xml:space="preserve">was established in 1977 and is </w:t>
      </w:r>
      <w:del w:id="51" w:author="mak" w:date="2021-10-31T21:44:00Z">
        <w:r w:rsidR="00B22996" w:rsidRPr="00BE40FA" w:rsidDel="00D12D22">
          <w:rPr>
            <w:bCs/>
            <w:color w:val="000000" w:themeColor="text1"/>
          </w:rPr>
          <w:delText xml:space="preserve">a </w:delText>
        </w:r>
      </w:del>
      <w:r w:rsidR="00B22996" w:rsidRPr="00BE40FA">
        <w:rPr>
          <w:bCs/>
          <w:color w:val="000000" w:themeColor="text1"/>
        </w:rPr>
        <w:t>comprehensive</w:t>
      </w:r>
      <w:del w:id="52" w:author="mak" w:date="2021-10-31T21:44:00Z">
        <w:r w:rsidR="00B22996" w:rsidRPr="00BE40FA" w:rsidDel="00D12D22">
          <w:rPr>
            <w:bCs/>
            <w:color w:val="000000" w:themeColor="text1"/>
          </w:rPr>
          <w:delText xml:space="preserve"> register</w:delText>
        </w:r>
      </w:del>
      <w:r w:rsidR="00B22996" w:rsidRPr="00BE40FA">
        <w:rPr>
          <w:bCs/>
          <w:color w:val="000000" w:themeColor="text1"/>
        </w:rPr>
        <w:t>, including nationwide clinical and administrative records for all inpatient data. Outpatient data have been included since 1995</w:t>
      </w:r>
      <w:r w:rsidR="00E37F29">
        <w:rPr>
          <w:bCs/>
          <w:color w:val="000000" w:themeColor="text1"/>
        </w:rPr>
        <w:t>.</w:t>
      </w:r>
      <w:r w:rsidR="00E37F29">
        <w:rPr>
          <w:bCs/>
          <w:color w:val="000000" w:themeColor="text1"/>
        </w:rPr>
        <w:fldChar w:fldCharType="begin"/>
      </w:r>
      <w:r w:rsidR="00E37F29">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37F29" w:rsidRPr="00E37F29">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B22996">
      <w:pPr>
        <w:rPr>
          <w:bCs/>
          <w:color w:val="000000" w:themeColor="text1"/>
        </w:rPr>
      </w:pPr>
    </w:p>
    <w:p w14:paraId="53BC8752" w14:textId="021E6A55"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del w:id="53" w:author="mak" w:date="2021-10-31T21:45:00Z">
        <w:r w:rsidR="000F0428" w:rsidRPr="00BE40FA" w:rsidDel="00D12D22">
          <w:rPr>
            <w:bCs/>
            <w:color w:val="000000" w:themeColor="text1"/>
          </w:rPr>
          <w:delText xml:space="preserve">Danish National </w:delText>
        </w:r>
        <w:r w:rsidR="00BA3A99" w:rsidDel="00D12D22">
          <w:rPr>
            <w:bCs/>
            <w:color w:val="000000" w:themeColor="text1"/>
          </w:rPr>
          <w:delText xml:space="preserve">Patient </w:delText>
        </w:r>
        <w:r w:rsidR="000F0428" w:rsidRPr="00BE40FA" w:rsidDel="00D12D22">
          <w:rPr>
            <w:bCs/>
            <w:color w:val="000000" w:themeColor="text1"/>
          </w:rPr>
          <w:delText>Registers</w:delText>
        </w:r>
      </w:del>
      <w:ins w:id="54" w:author="mak" w:date="2021-10-31T21:45:00Z">
        <w:r w:rsidR="00D12D22">
          <w:rPr>
            <w:bCs/>
            <w:color w:val="000000" w:themeColor="text1"/>
          </w:rPr>
          <w:t>Register</w:t>
        </w:r>
      </w:ins>
      <w:r w:rsidR="000F0428" w:rsidRPr="00BE40FA">
        <w:rPr>
          <w:bCs/>
          <w:color w:val="000000" w:themeColor="text1"/>
        </w:rPr>
        <w:t xml:space="preserve">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E37F29">
        <w:rPr>
          <w:bCs/>
          <w:color w:val="000000" w:themeColor="text1"/>
        </w:rPr>
        <w: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E37F29" w:rsidRPr="00E37F29">
        <w:rPr>
          <w:color w:val="000000"/>
          <w:vertAlign w:val="superscript"/>
        </w:rPr>
        <w:t>46</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5D9AD452"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 xml:space="preserve">vital status, and history of civil </w:t>
      </w:r>
      <w:r w:rsidR="00E62978" w:rsidRPr="00BE40FA">
        <w:rPr>
          <w:bCs/>
          <w:color w:val="000000" w:themeColor="text1"/>
        </w:rPr>
        <w:lastRenderedPageBreak/>
        <w:t>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A804EF">
        <w:rPr>
          <w:bCs/>
          <w:color w:val="000000" w:themeColor="text1"/>
        </w:rPr>
        <w:t>, and updated on a daily basis</w:t>
      </w:r>
      <w:r w:rsidR="00E62978" w:rsidRPr="00BE40FA">
        <w:rPr>
          <w:bCs/>
          <w:color w:val="000000" w:themeColor="text1"/>
        </w:rPr>
        <w:t>.</w:t>
      </w:r>
      <w:r w:rsidR="004C062C" w:rsidRPr="00BE40FA">
        <w:rPr>
          <w:bCs/>
          <w:color w:val="000000" w:themeColor="text1"/>
        </w:rPr>
        <w:fldChar w:fldCharType="begin"/>
      </w:r>
      <w:r w:rsidR="00E37F29">
        <w:rPr>
          <w:bCs/>
          <w:color w:val="000000" w:themeColor="text1"/>
        </w:rPr>
        <w: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E37F29" w:rsidRPr="00E37F29">
        <w:rPr>
          <w:color w:val="000000"/>
          <w:vertAlign w:val="superscript"/>
        </w:rPr>
        <w:t>47</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w:t>
      </w:r>
      <w:r w:rsidR="00A804EF">
        <w:rPr>
          <w:bCs/>
          <w:color w:val="000000" w:themeColor="text1"/>
        </w:rPr>
        <w:t>Further, 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11B941E0"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E37F29">
        <w:rPr>
          <w:bCs/>
          <w:color w:val="000000" w:themeColor="text1"/>
        </w:rPr>
        <w: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E37F29" w:rsidRPr="00E37F29">
        <w:rPr>
          <w:color w:val="000000"/>
          <w:vertAlign w:val="superscript"/>
        </w:rPr>
        <w:t>47</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8C6DEE2" w:rsidR="00643616" w:rsidRPr="00BE40FA" w:rsidRDefault="00643616" w:rsidP="00B2299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242AE868" w14:textId="77777777" w:rsidR="009B1F3C" w:rsidRPr="00BE40FA" w:rsidRDefault="00FA5F91" w:rsidP="009B1F3C">
      <w:pPr>
        <w:rPr>
          <w:ins w:id="55" w:author="mak" w:date="2021-10-31T22:02:00Z"/>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del w:id="56" w:author="mak" w:date="2021-10-31T21:57:00Z">
        <w:r w:rsidR="00690CB1" w:rsidDel="009C33E7">
          <w:rPr>
            <w:bCs/>
            <w:color w:val="000000" w:themeColor="text1"/>
          </w:rPr>
          <w:delText xml:space="preserve">non-EC </w:delText>
        </w:r>
      </w:del>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CC2272">
        <w:rPr>
          <w:bCs/>
          <w:color w:val="000000" w:themeColor="text1"/>
        </w:rPr>
        <w:t xml:space="preserve">expected to be negatively correlated with other pollutants due to </w:t>
      </w:r>
      <w:del w:id="57" w:author="mak" w:date="2021-10-31T21:57:00Z">
        <w:r w:rsidR="00CC2272" w:rsidDel="009C33E7">
          <w:rPr>
            <w:bCs/>
            <w:color w:val="000000" w:themeColor="text1"/>
          </w:rPr>
          <w:delText xml:space="preserve">ozone </w:delText>
        </w:r>
      </w:del>
      <w:ins w:id="58" w:author="mak" w:date="2021-10-31T21:57:00Z">
        <w:r w:rsidR="009C33E7">
          <w:rPr>
            <w:bCs/>
            <w:color w:val="000000" w:themeColor="text1"/>
          </w:rPr>
          <w:t>its</w:t>
        </w:r>
        <w:r w:rsidR="009C33E7">
          <w:rPr>
            <w:bCs/>
            <w:color w:val="000000" w:themeColor="text1"/>
          </w:rPr>
          <w:t xml:space="preserve"> </w:t>
        </w:r>
      </w:ins>
      <w:r w:rsidR="00CC2272">
        <w:rPr>
          <w:bCs/>
          <w:color w:val="000000" w:themeColor="text1"/>
        </w:rPr>
        <w:t>chemistry</w:t>
      </w:r>
      <w:r w:rsidR="00CC2272">
        <w:rPr>
          <w:bCs/>
          <w:color w:val="000000" w:themeColor="text1"/>
        </w:rPr>
        <w:fldChar w:fldCharType="begin"/>
      </w:r>
      <w:r w:rsidR="00515144">
        <w:rPr>
          <w:bCs/>
          <w:color w:val="000000" w:themeColor="text1"/>
        </w:rPr>
        <w: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515144" w:rsidRPr="00515144">
        <w:rPr>
          <w:color w:val="000000"/>
          <w:vertAlign w:val="superscript"/>
        </w:rPr>
        <w:t>48</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w:t>
      </w:r>
      <w:proofErr w:type="spellStart"/>
      <w:r w:rsidRPr="00BE40FA">
        <w:rPr>
          <w:bCs/>
          <w:color w:val="000000" w:themeColor="text1"/>
        </w:rPr>
        <w:t>spatio</w:t>
      </w:r>
      <w:proofErr w:type="spellEnd"/>
      <w:r w:rsidRPr="00BE40FA">
        <w:rPr>
          <w:bCs/>
          <w:color w:val="000000" w:themeColor="text1"/>
        </w:rPr>
        <w:t xml:space="preserve">-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515144">
        <w:rPr>
          <w:bCs/>
          <w:color w:val="000000" w:themeColor="text1"/>
        </w:rPr>
        <w: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515144" w:rsidRPr="00515144">
        <w:rPr>
          <w:color w:val="000000"/>
          <w:vertAlign w:val="superscript"/>
        </w:rPr>
        <w:t>49–52</w:t>
      </w:r>
      <w:r w:rsidR="000573A6" w:rsidRPr="00BE40FA">
        <w:rPr>
          <w:bCs/>
          <w:color w:val="000000" w:themeColor="text1"/>
        </w:rPr>
        <w:fldChar w:fldCharType="end"/>
      </w:r>
      <w:r w:rsidR="007B05F7" w:rsidRPr="00BE40FA">
        <w:rPr>
          <w:b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515144">
        <w:rPr>
          <w:bCs/>
          <w:color w:val="000000" w:themeColor="text1"/>
        </w:rPr>
        <w: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B72426" w:rsidRPr="00B72426">
        <w:rPr>
          <w:color w:val="000000"/>
          <w:vertAlign w:val="superscript"/>
        </w:rPr>
        <w:t>17,53–55</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w:t>
      </w:r>
      <w:r w:rsidR="00986CAD">
        <w:rPr>
          <w:bCs/>
          <w:color w:val="000000" w:themeColor="text1"/>
        </w:rPr>
        <w:lastRenderedPageBreak/>
        <w:t xml:space="preserve">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515144">
        <w:rPr>
          <w:bCs/>
          <w:color w:val="000000" w:themeColor="text1"/>
        </w:rPr>
        <w: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515144" w:rsidRPr="00515144">
        <w:rPr>
          <w:color w:val="000000"/>
          <w:vertAlign w:val="superscript"/>
        </w:rPr>
        <w:t>49,52</w:t>
      </w:r>
      <w:r w:rsidR="001E45B5">
        <w:rPr>
          <w:bCs/>
          <w:color w:val="000000" w:themeColor="text1"/>
        </w:rPr>
        <w:fldChar w:fldCharType="end"/>
      </w:r>
      <w:r w:rsidR="006424C1">
        <w:rPr>
          <w:bCs/>
          <w:color w:val="000000" w:themeColor="text1"/>
        </w:rPr>
        <w:t xml:space="preserve"> </w:t>
      </w:r>
      <w:ins w:id="59" w:author="mak" w:date="2021-10-31T22:02:00Z">
        <w:r w:rsidR="009B1F3C">
          <w:rPr>
            <w:bCs/>
            <w:color w:val="000000" w:themeColor="text1"/>
          </w:rPr>
          <w:t>Because traffic is a major source of PM</w:t>
        </w:r>
        <w:r w:rsidR="009B1F3C" w:rsidRPr="00EC1408">
          <w:rPr>
            <w:bCs/>
            <w:color w:val="000000" w:themeColor="text1"/>
            <w:vertAlign w:val="subscript"/>
            <w:rPrChange w:id="60" w:author="mak" w:date="2021-10-31T21:59:00Z">
              <w:rPr>
                <w:bCs/>
                <w:color w:val="000000" w:themeColor="text1"/>
              </w:rPr>
            </w:rPrChange>
          </w:rPr>
          <w:t>2.5</w:t>
        </w:r>
        <w:r w:rsidR="009B1F3C">
          <w:rPr>
            <w:bCs/>
            <w:color w:val="000000" w:themeColor="text1"/>
          </w:rPr>
          <w:t xml:space="preserve"> and EC one of the main PM</w:t>
        </w:r>
        <w:r w:rsidR="009B1F3C" w:rsidRPr="00EC1408">
          <w:rPr>
            <w:bCs/>
            <w:color w:val="000000" w:themeColor="text1"/>
            <w:vertAlign w:val="subscript"/>
            <w:rPrChange w:id="61" w:author="mak" w:date="2021-10-31T21:59:00Z">
              <w:rPr>
                <w:bCs/>
                <w:color w:val="000000" w:themeColor="text1"/>
              </w:rPr>
            </w:rPrChange>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commentRangeStart w:id="62"/>
        <w:r w:rsidR="009B1F3C">
          <w:rPr>
            <w:bCs/>
            <w:color w:val="000000" w:themeColor="text1"/>
          </w:rPr>
          <w:t>,</w:t>
        </w:r>
        <w:commentRangeEnd w:id="62"/>
        <w:r w:rsidR="009B1F3C">
          <w:rPr>
            <w:rStyle w:val="CommentReference"/>
            <w:rFonts w:asciiTheme="minorHAnsi" w:eastAsiaTheme="minorHAnsi" w:hAnsiTheme="minorHAnsi" w:cstheme="minorBidi"/>
            <w:lang w:val="en-GB"/>
          </w:rPr>
          <w:commentReference w:id="62"/>
        </w:r>
        <w:r w:rsidR="009B1F3C">
          <w:rPr>
            <w:bCs/>
            <w:color w:val="000000" w:themeColor="text1"/>
          </w:rPr>
          <w:t xml:space="preserve"> we subtracted the EC concentration from the total PM</w:t>
        </w:r>
        <w:r w:rsidR="009B1F3C" w:rsidRPr="00EC1408">
          <w:rPr>
            <w:bCs/>
            <w:color w:val="000000" w:themeColor="text1"/>
            <w:vertAlign w:val="subscript"/>
            <w:rPrChange w:id="63" w:author="mak" w:date="2021-10-31T22:00:00Z">
              <w:rPr>
                <w:bCs/>
                <w:color w:val="000000" w:themeColor="text1"/>
              </w:rPr>
            </w:rPrChange>
          </w:rPr>
          <w:t>2.5</w:t>
        </w:r>
        <w:r w:rsidR="009B1F3C">
          <w:rPr>
            <w:bCs/>
            <w:color w:val="000000" w:themeColor="text1"/>
          </w:rPr>
          <w:t xml:space="preserve"> mass concentration (non-EC PM</w:t>
        </w:r>
        <w:r w:rsidR="009B1F3C" w:rsidRPr="00EC1408">
          <w:rPr>
            <w:bCs/>
            <w:color w:val="000000" w:themeColor="text1"/>
            <w:vertAlign w:val="subscript"/>
            <w:rPrChange w:id="64" w:author="mak" w:date="2021-10-31T22:00:00Z">
              <w:rPr>
                <w:bCs/>
                <w:color w:val="000000" w:themeColor="text1"/>
              </w:rPr>
            </w:rPrChange>
          </w:rPr>
          <w:t>2.5</w:t>
        </w:r>
        <w:r w:rsidR="009B1F3C">
          <w:rPr>
            <w:bCs/>
            <w:color w:val="000000" w:themeColor="text1"/>
          </w:rPr>
          <w:t>), to avoid overadjustment when including both in the models simultaneously.</w:t>
        </w:r>
      </w:ins>
    </w:p>
    <w:p w14:paraId="61E424A2" w14:textId="77777777" w:rsidR="009B1F3C" w:rsidRDefault="009B1F3C" w:rsidP="00042EDE">
      <w:pPr>
        <w:rPr>
          <w:ins w:id="65" w:author="mak" w:date="2021-10-31T22:02:00Z"/>
          <w:bCs/>
          <w:color w:val="000000" w:themeColor="text1"/>
        </w:rPr>
      </w:pPr>
    </w:p>
    <w:p w14:paraId="4AB86CD1" w14:textId="4AFCDE2C" w:rsidR="006715DF" w:rsidRPr="00BE40FA" w:rsidRDefault="005E30C6" w:rsidP="00042EDE">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B72426">
        <w:rPr>
          <w:bCs/>
          <w:color w:val="000000" w:themeColor="text1"/>
        </w:rPr>
        <w:instrText xml:space="preserve"> ADDIN ZOTERO_ITEM CSL_CITATION {"citationID":"E2fWH0n3","properties":{"formattedCitation":"\\super 56\\nosupersub{}","plainCitation":"56","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B72426" w:rsidRPr="00B72426">
        <w:rPr>
          <w:color w:val="000000"/>
          <w:vertAlign w:val="superscript"/>
        </w:rPr>
        <w:t>56</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ins w:id="66" w:author="mak" w:date="2021-10-31T21:58:00Z">
        <w:r w:rsidR="00EC1408">
          <w:rPr>
            <w:bCs/>
            <w:color w:val="000000" w:themeColor="text1"/>
          </w:rPr>
          <w:t xml:space="preserve"> </w:t>
        </w:r>
      </w:ins>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B767782"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w:t>
      </w:r>
      <w:del w:id="67" w:author="mak" w:date="2021-10-31T22:02:00Z">
        <w:r w:rsidR="00287B11" w:rsidRPr="00BE40FA" w:rsidDel="00A920F6">
          <w:rPr>
            <w:bCs/>
            <w:color w:val="000000" w:themeColor="text1"/>
          </w:rPr>
          <w:delText>s</w:delText>
        </w:r>
      </w:del>
      <w:r w:rsidR="00287B11" w:rsidRPr="00BE40FA">
        <w:rPr>
          <w:bCs/>
          <w:color w:val="000000" w:themeColor="text1"/>
        </w:rPr>
        <w:t xml:space="preserve">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A804EF">
        <w:rPr>
          <w:bCs/>
          <w:color w:val="000000" w:themeColor="text1"/>
        </w:rPr>
        <w:t xml:space="preserve">we </w:t>
      </w:r>
      <w:r w:rsidR="00726BA0">
        <w:rPr>
          <w:bCs/>
          <w:color w:val="000000" w:themeColor="text1"/>
        </w:rPr>
        <w:t>have been previously shown as having an association with ALS diagnosis in Denmark,</w:t>
      </w:r>
      <w:r w:rsidR="000C4F9C">
        <w:rPr>
          <w:bCs/>
          <w:color w:val="000000" w:themeColor="text1"/>
        </w:rPr>
        <w:fldChar w:fldCharType="begin"/>
      </w:r>
      <w:r w:rsidR="00B72426">
        <w:rPr>
          <w:bCs/>
          <w:color w:val="000000" w:themeColor="text1"/>
        </w:rPr>
        <w:instrText xml:space="preserve"> ADDIN ZOTERO_ITEM CSL_CITATION {"citationID":"0eulvPwB","properties":{"formattedCitation":"\\super 57\\nosupersub{}","plainCitation":"57","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B72426" w:rsidRPr="00B72426">
        <w:rPr>
          <w:color w:val="000000"/>
          <w:vertAlign w:val="superscript"/>
        </w:rPr>
        <w:t>57</w:t>
      </w:r>
      <w:r w:rsidR="000C4F9C">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w:t>
      </w:r>
      <w:r w:rsidR="00287B11" w:rsidRPr="00BE40FA">
        <w:rPr>
          <w:bCs/>
          <w:color w:val="000000" w:themeColor="text1"/>
        </w:rPr>
        <w:lastRenderedPageBreak/>
        <w:t xml:space="preserve">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ith unknown or unspecific job title</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r w:rsidR="003F6817">
        <w:rPr>
          <w:bCs/>
          <w:color w:val="000000" w:themeColor="text1"/>
        </w:rPr>
        <w:t xml:space="preserve"> </w:t>
      </w:r>
      <w:commentRangeStart w:id="68"/>
      <w:r w:rsidR="003F6817">
        <w:rPr>
          <w:bCs/>
          <w:color w:val="000000" w:themeColor="text1"/>
        </w:rPr>
        <w:t>(ranging from &lt;200 to &gt;10</w:t>
      </w:r>
      <w:r w:rsidR="00C75F43">
        <w:rPr>
          <w:bCs/>
          <w:color w:val="000000" w:themeColor="text1"/>
        </w:rPr>
        <w:t>,</w:t>
      </w:r>
      <w:r w:rsidR="003F6817">
        <w:rPr>
          <w:bCs/>
          <w:color w:val="000000" w:themeColor="text1"/>
        </w:rPr>
        <w:t>000 residents)</w:t>
      </w:r>
      <w:r w:rsidR="009E2655">
        <w:rPr>
          <w:bCs/>
          <w:color w:val="000000" w:themeColor="text1"/>
        </w:rPr>
        <w:t>.</w:t>
      </w:r>
      <w:commentRangeEnd w:id="68"/>
      <w:r w:rsidR="001E4FCA">
        <w:rPr>
          <w:rStyle w:val="CommentReference"/>
          <w:rFonts w:asciiTheme="minorHAnsi" w:eastAsiaTheme="minorHAnsi" w:hAnsiTheme="minorHAnsi" w:cstheme="minorBidi"/>
          <w:lang w:val="en-GB"/>
        </w:rPr>
        <w:commentReference w:id="68"/>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08FDC0B2"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commentRangeStart w:id="69"/>
      <w:del w:id="70" w:author="mak" w:date="2021-10-31T22:04:00Z">
        <w:r w:rsidR="00C21607" w:rsidRPr="00BE40FA" w:rsidDel="00B222AF">
          <w:rPr>
            <w:color w:val="000000" w:themeColor="text1"/>
          </w:rPr>
          <w:delText xml:space="preserve">; 1 for diagnosed cases and </w:delText>
        </w:r>
        <w:r w:rsidR="00E56C71" w:rsidRPr="00BE40FA" w:rsidDel="00B222AF">
          <w:rPr>
            <w:color w:val="000000" w:themeColor="text1"/>
          </w:rPr>
          <w:delText xml:space="preserve">0 for </w:delText>
        </w:r>
        <w:r w:rsidR="00337E5B" w:rsidRPr="00BE40FA" w:rsidDel="00B222AF">
          <w:rPr>
            <w:color w:val="000000" w:themeColor="text1"/>
          </w:rPr>
          <w:delText>matched controls</w:delText>
        </w:r>
      </w:del>
      <w:r w:rsidR="00C90580" w:rsidRPr="00BE40FA">
        <w:rPr>
          <w:color w:val="000000" w:themeColor="text1"/>
        </w:rPr>
        <w:t>)</w:t>
      </w:r>
      <w:commentRangeEnd w:id="69"/>
      <w:r w:rsidR="00B222AF">
        <w:rPr>
          <w:rStyle w:val="CommentReference"/>
          <w:rFonts w:asciiTheme="minorHAnsi" w:eastAsiaTheme="minorHAnsi" w:hAnsiTheme="minorHAnsi" w:cstheme="minorBidi"/>
          <w:lang w:val="en-GB"/>
        </w:rPr>
        <w:commentReference w:id="69"/>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B72426">
        <w:rPr>
          <w:color w:val="000000" w:themeColor="text1"/>
        </w:rPr>
        <w:instrText xml:space="preserve"> ADDIN ZOTERO_ITEM CSL_CITATION {"citationID":"kqgQbve6","properties":{"formattedCitation":"\\super 58,59\\nosupersub{}","plainCitation":"58,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B72426" w:rsidRPr="00B72426">
        <w:rPr>
          <w:color w:val="000000"/>
          <w:vertAlign w:val="superscript"/>
        </w:rPr>
        <w:t>58,59</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B72426">
        <w:rPr>
          <w:color w:val="000000" w:themeColor="text1"/>
        </w:rPr>
        <w:instrText xml:space="preserve"> ADDIN ZOTERO_ITEM CSL_CITATION {"citationID":"QvLzmqjN","properties":{"formattedCitation":"\\super 58\\nosupersub{}","plainCitation":"58","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B72426" w:rsidRPr="00B72426">
        <w:rPr>
          <w:color w:val="000000"/>
          <w:vertAlign w:val="superscript"/>
        </w:rPr>
        <w:t>58</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B72426">
        <w:rPr>
          <w:color w:val="000000" w:themeColor="text1"/>
        </w:rPr>
        <w:instrText xml:space="preserve"> ADDIN ZOTERO_ITEM CSL_CITATION {"citationID":"uaLYdCi5","properties":{"formattedCitation":"\\super 59\\nosupersub{}","plainCitation":"59","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B72426" w:rsidRPr="00B72426">
        <w:rPr>
          <w:color w:val="000000"/>
          <w:vertAlign w:val="superscript"/>
        </w:rPr>
        <w:t>59</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i.e., th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xml:space="preserve">, and (c) an overall </w:t>
      </w:r>
      <w:r w:rsidR="000D49A8">
        <w:rPr>
          <w:color w:val="000000" w:themeColor="text1"/>
        </w:rPr>
        <w:lastRenderedPageBreak/>
        <w:t>average traffic association</w:t>
      </w:r>
      <w:r w:rsidR="009F4B06">
        <w:rPr>
          <w:color w:val="000000" w:themeColor="text1"/>
        </w:rPr>
        <w:t xml:space="preserve"> </w:t>
      </w:r>
      <w:r w:rsidR="009F4B06">
        <w:rPr>
          <w:bCs/>
          <w:color w:val="000000" w:themeColor="text1"/>
          <w:lang w:val="en-GB"/>
        </w:rPr>
        <w:t>(i.e., th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B72426">
        <w:rPr>
          <w:color w:val="000000" w:themeColor="text1"/>
        </w:rPr>
        <w:instrText xml:space="preserve"> ADDIN ZOTERO_ITEM CSL_CITATION {"citationID":"O10OmgC0","properties":{"formattedCitation":"\\super 59\\nosupersub{}","plainCitation":"59","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B72426" w:rsidRPr="00B72426">
        <w:rPr>
          <w:color w:val="000000"/>
          <w:vertAlign w:val="superscript"/>
        </w:rPr>
        <w:t>59</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ins w:id="71" w:author="mak" w:date="2021-10-31T22:12:00Z">
              <w:rPr>
                <w:rFonts w:ascii="Cambria Math" w:hAnsi="Cambria Math"/>
              </w:rPr>
              <m:t>(</m:t>
            </w:ins>
          </m:r>
          <m:r>
            <w:ins w:id="72" w:author="mak" w:date="2021-10-31T22:12:00Z">
              <m:rPr>
                <m:nor/>
              </m:rPr>
              <w:rPr>
                <w:rFonts w:ascii="Cambria Math" w:hAnsi="Cambria Math"/>
                <w:iCs/>
              </w:rPr>
              <m:t>non-EC</m:t>
            </w:ins>
          </m:r>
          <m:r>
            <w:ins w:id="73" w:author="mak" w:date="2021-10-31T22:12:00Z">
              <m:rPr>
                <m:sty m:val="p"/>
              </m:rPr>
              <w:rPr>
                <w:rFonts w:ascii="Cambria Math" w:hAnsi="Cambria Math"/>
              </w:rPr>
              <m:t xml:space="preserve"> </m:t>
            </w:ins>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w:ins w:id="74" w:author="mak" w:date="2021-10-31T22:12:00Z">
              <m:rPr>
                <m:sty m:val="p"/>
              </m:rPr>
              <w:rPr>
                <w:rFonts w:ascii="Cambria Math" w:hAnsi="Cambria Math"/>
              </w:rPr>
              <m:t>)</m:t>
            </w:ins>
          </m:r>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54BBF95E" w14:textId="77777777" w:rsidR="000C6488" w:rsidRDefault="000C6488" w:rsidP="00080B14">
      <w:pPr>
        <w:rPr>
          <w:ins w:id="75" w:author="mak" w:date="2021-10-31T22:06:00Z"/>
          <w:color w:val="000000"/>
        </w:rPr>
      </w:pPr>
    </w:p>
    <w:p w14:paraId="1F02D0B6" w14:textId="779310E2"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w:commentRangeStart w:id="76"/>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w:commentRangeEnd w:id="76"/>
        <m:r>
          <m:rPr>
            <m:sty m:val="p"/>
          </m:rPr>
          <w:rPr>
            <w:rStyle w:val="CommentReference"/>
            <w:rFonts w:asciiTheme="minorHAnsi" w:eastAsiaTheme="minorHAnsi" w:hAnsiTheme="minorHAnsi" w:cstheme="minorBidi"/>
            <w:lang w:val="en-GB"/>
          </w:rPr>
          <w:commentReference w:id="76"/>
        </m:r>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w:ins w:id="77" w:author="mak" w:date="2021-10-31T22:14:00Z">
            <m:rPr>
              <m:nor/>
            </m:rPr>
            <w:rPr>
              <w:rFonts w:ascii="Cambria Math" w:hAnsi="Cambria Math"/>
              <w:rPrChange w:id="78" w:author="mak" w:date="2021-10-31T22:14:00Z">
                <w:rPr>
                  <w:rFonts w:ascii="Cambria Math" w:hAnsi="Cambria Math"/>
                  <w:i/>
                </w:rPr>
              </w:rPrChange>
            </w:rPr>
            <m:t>non-EC</m:t>
          </w:ins>
        </m:r>
        <m:r>
          <w:ins w:id="79" w:author="mak" w:date="2021-10-31T22:14:00Z">
            <w:rPr>
              <w:rFonts w:ascii="Cambria Math" w:hAnsi="Cambria Math"/>
            </w:rPr>
            <m:t xml:space="preserve"> </m:t>
          </w:ins>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commentRangeStart w:id="80"/>
      <w:commentRangeStart w:id="81"/>
      <w:commentRangeStart w:id="82"/>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commentRangeEnd w:id="80"/>
      <w:r w:rsidR="007C1C7B">
        <w:rPr>
          <w:rStyle w:val="CommentReference"/>
          <w:rFonts w:asciiTheme="minorHAnsi" w:eastAsiaTheme="minorHAnsi" w:hAnsiTheme="minorHAnsi" w:cstheme="minorBidi"/>
          <w:lang w:val="en-GB"/>
        </w:rPr>
        <w:commentReference w:id="80"/>
      </w:r>
      <w:commentRangeEnd w:id="81"/>
      <w:r w:rsidR="00C810AA">
        <w:rPr>
          <w:rStyle w:val="CommentReference"/>
          <w:rFonts w:asciiTheme="minorHAnsi" w:eastAsiaTheme="minorHAnsi" w:hAnsiTheme="minorHAnsi" w:cstheme="minorBidi"/>
          <w:lang w:val="en-GB"/>
        </w:rPr>
        <w:commentReference w:id="81"/>
      </w:r>
      <w:commentRangeEnd w:id="82"/>
      <w:r w:rsidR="003E0740">
        <w:rPr>
          <w:rStyle w:val="CommentReference"/>
          <w:rFonts w:asciiTheme="minorHAnsi" w:eastAsiaTheme="minorHAnsi" w:hAnsiTheme="minorHAnsi" w:cstheme="minorBidi"/>
          <w:lang w:val="en-GB"/>
        </w:rPr>
        <w:commentReference w:id="82"/>
      </w:r>
      <w:del w:id="83" w:author="mak" w:date="2021-10-31T22:14:00Z">
        <w:r w:rsidR="002E6588" w:rsidDel="003E0740">
          <w:rPr>
            <w:iCs/>
          </w:rPr>
          <w:delText>(</w:delText>
        </w:r>
        <w:r w:rsidR="00522BF8" w:rsidDel="003E0740">
          <w:rPr>
            <w:iCs/>
          </w:rPr>
          <w:delText>an overall air pollution mixture which includes traffic-related pollutants</w:delText>
        </w:r>
        <w:r w:rsidR="002E6588" w:rsidDel="003E0740">
          <w:rPr>
            <w:iCs/>
          </w:rPr>
          <w:delText xml:space="preserve">) </w:delText>
        </w:r>
      </w:del>
      <w:r w:rsidR="002E6588">
        <w:rPr>
          <w:iCs/>
        </w:rPr>
        <w:t>adjusts for other air pollutants from other sources.</w:t>
      </w:r>
      <w:r w:rsidR="009E695D">
        <w:rPr>
          <w:iCs/>
        </w:rPr>
        <w:fldChar w:fldCharType="begin"/>
      </w:r>
      <w:r w:rsidR="00B72426">
        <w:rPr>
          <w:iCs/>
        </w:rPr>
        <w:instrText xml:space="preserve"> ADDIN ZOTERO_ITEM CSL_CITATION {"citationID":"xBVeiLoi","properties":{"formattedCitation":"\\super 60\\nosupersub{}","plainCitation":"60","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B72426" w:rsidRPr="00B72426">
        <w:rPr>
          <w:vertAlign w:val="superscript"/>
        </w:rPr>
        <w:t>60</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would b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515144">
        <w:rPr>
          <w:iCs/>
        </w:rPr>
        <w:instrText xml:space="preserve"> ADDIN ZOTERO_ITEM CSL_CITATION {"citationID":"A10NB0Kj","properties":{"formattedCitation":"\\super 61\\nosupersub{}","plainCitation":"61","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B96CF3" w:rsidRPr="00B96CF3">
        <w:rPr>
          <w:vertAlign w:val="superscript"/>
        </w:rPr>
        <w:t>61</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w:t>
      </w:r>
      <w:r w:rsidR="004E4E25" w:rsidRPr="00BE40FA">
        <w:rPr>
          <w:iCs/>
        </w:rPr>
        <w:lastRenderedPageBreak/>
        <w:t xml:space="preserve">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ins w:id="84" w:author="mak" w:date="2021-10-31T22:20:00Z">
        <w:r w:rsidR="00D856D0">
          <w:rPr>
            <w:iCs/>
          </w:rPr>
          <w:t xml:space="preserve">as </w:t>
        </w:r>
      </w:ins>
      <w:r w:rsidR="00E61A63">
        <w:rPr>
          <w:iCs/>
        </w:rPr>
        <w:t>a natural spline with three degrees of freedom</w:t>
      </w:r>
      <w:r w:rsidR="002C01E8">
        <w:rPr>
          <w:iCs/>
        </w:rPr>
        <w:t>.</w:t>
      </w:r>
    </w:p>
    <w:p w14:paraId="5256BFDB" w14:textId="77777777" w:rsidR="00AC73E6" w:rsidRDefault="00AC73E6" w:rsidP="00080B14"/>
    <w:p w14:paraId="05976FAD" w14:textId="2BBCF708" w:rsidR="00AC73E6" w:rsidRDefault="00AC73E6" w:rsidP="00080B14">
      <w:r>
        <w:t xml:space="preserve">In </w:t>
      </w:r>
      <w:r w:rsidR="00895DD0">
        <w:t>our</w:t>
      </w:r>
      <w:r>
        <w:t xml:space="preser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381AB9"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6D906323" w:rsidR="00C10DCB" w:rsidRPr="004F6E83" w:rsidRDefault="00AC73E6" w:rsidP="00080B14">
      <w:r>
        <w:t xml:space="preserve">Specifically, this sum quantifies the association (log-odds) with ALS of a one-SD increase in </w:t>
      </w:r>
      <w:r w:rsidR="00770FF7">
        <w:t>the</w:t>
      </w:r>
      <w:r>
        <w:t xml:space="preserve"> three pollutants simultaneously.</w:t>
      </w:r>
    </w:p>
    <w:p w14:paraId="07101A98" w14:textId="60BA75B4" w:rsidR="00B2160E" w:rsidRPr="00BE40FA" w:rsidRDefault="00B2160E" w:rsidP="00B2160E">
      <w:pPr>
        <w:rPr>
          <w:iCs/>
        </w:rPr>
      </w:pPr>
    </w:p>
    <w:p w14:paraId="6DF0C60B" w14:textId="5FAAE22A"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381AB9"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09B9667"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4813EE">
        <w:instrText xml:space="preserve"> ADDIN ZOTERO_ITEM CSL_CITATION {"citationID":"o7wJ5QmD","properties":{"formattedCitation":"\\super 62\\nosupersub{}","plainCitation":"62","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4813EE" w:rsidRPr="004813EE">
        <w:rPr>
          <w:vertAlign w:val="superscript"/>
        </w:rPr>
        <w:t>62</w:t>
      </w:r>
      <w:r w:rsidR="0004176A" w:rsidRPr="00BE40FA">
        <w:fldChar w:fldCharType="end"/>
      </w:r>
    </w:p>
    <w:p w14:paraId="0B117AE9" w14:textId="77777777" w:rsidR="00837A0A" w:rsidRPr="00BE40FA" w:rsidRDefault="00837A0A" w:rsidP="00080B14">
      <w:pPr>
        <w:rPr>
          <w:iCs/>
        </w:rPr>
      </w:pPr>
    </w:p>
    <w:p w14:paraId="73623AD5" w14:textId="07591827" w:rsidR="00080B14" w:rsidRPr="00BE40FA" w:rsidRDefault="00080B14" w:rsidP="00080B14">
      <w:pPr>
        <w:rPr>
          <w:iCs/>
        </w:rPr>
      </w:pPr>
      <w:r w:rsidRPr="00BE40FA">
        <w:rPr>
          <w:iCs/>
        </w:rPr>
        <w:lastRenderedPageBreak/>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ins w:id="85" w:author="mak" w:date="2021-10-31T22:22:00Z">
        <w:r w:rsidR="00D856D0">
          <w:rPr>
            <w:iCs/>
          </w:rPr>
          <w:t xml:space="preserve"> non-EC</w:t>
        </w:r>
      </w:ins>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4813EE">
        <w:instrText xml:space="preserve"> ADDIN ZOTERO_ITEM CSL_CITATION {"citationID":"yQ8Iq6T4","properties":{"formattedCitation":"\\super 63,64\\nosupersub{}","plainCitation":"63,64","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4813EE" w:rsidRPr="004813EE">
        <w:rPr>
          <w:vertAlign w:val="superscript"/>
        </w:rPr>
        <w:t>63,64</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4813EE">
        <w:instrText xml:space="preserve"> ADDIN ZOTERO_ITEM CSL_CITATION {"citationID":"PIkmmUS2","properties":{"formattedCitation":"\\super 65\\nosupersub{}","plainCitation":"65","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4813EE" w:rsidRPr="004813EE">
        <w:rPr>
          <w:vertAlign w:val="superscript"/>
        </w:rPr>
        <w:t>65</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del w:id="86" w:author="mak" w:date="2021-10-31T22:23:00Z">
        <w:r w:rsidR="00963A68" w:rsidRPr="00BE40FA" w:rsidDel="0003696D">
          <w:delText>, as detailed below</w:delText>
        </w:r>
      </w:del>
      <w:r w:rsidR="00480FEC" w:rsidRPr="00BE40FA">
        <w:t>.</w:t>
      </w:r>
    </w:p>
    <w:p w14:paraId="690A1663" w14:textId="77777777" w:rsidR="00F56780" w:rsidRPr="00BE40FA" w:rsidRDefault="00F56780" w:rsidP="00080B14">
      <w:pPr>
        <w:rPr>
          <w:iCs/>
        </w:rPr>
      </w:pPr>
    </w:p>
    <w:p w14:paraId="7E04D47F" w14:textId="77777777" w:rsidR="00303AED" w:rsidRDefault="001840D9" w:rsidP="00EB159B">
      <w:pPr>
        <w:rPr>
          <w:ins w:id="87" w:author="mak" w:date="2021-10-31T22:24:00Z"/>
        </w:rPr>
      </w:pPr>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4813EE">
        <w:instrText xml:space="preserve"> ADDIN ZOTERO_ITEM CSL_CITATION {"citationID":"6T0PVtqH","properties":{"formattedCitation":"\\super 66\\nosupersub{}","plainCitation":"66","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4813EE" w:rsidRPr="004813EE">
        <w:rPr>
          <w:vertAlign w:val="superscript"/>
        </w:rPr>
        <w:t>66</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p>
    <w:p w14:paraId="2ADA0489" w14:textId="77777777" w:rsidR="00303AED" w:rsidRDefault="00303AED" w:rsidP="00EB159B">
      <w:pPr>
        <w:rPr>
          <w:ins w:id="88" w:author="mak" w:date="2021-10-31T22:24:00Z"/>
        </w:rPr>
      </w:pPr>
    </w:p>
    <w:p w14:paraId="34858EE5" w14:textId="4CE93D1B" w:rsidR="000601A4" w:rsidRPr="00BE40FA" w:rsidRDefault="008853C0" w:rsidP="00EB159B">
      <w:r w:rsidRPr="00BE40FA">
        <w:rPr>
          <w:color w:val="000000"/>
        </w:rPr>
        <w:t>We conducted statistical analyses using the R Statistical Software, version 4.1.1 (Foundation for Statistical Computing, Vienna, Austria),</w:t>
      </w:r>
      <w:r w:rsidRPr="00BE40FA">
        <w:rPr>
          <w:color w:val="000000"/>
        </w:rPr>
        <w:fldChar w:fldCharType="begin"/>
      </w:r>
      <w:r w:rsidR="004813EE">
        <w:rPr>
          <w:color w:val="000000"/>
        </w:rPr>
        <w:instrText xml:space="preserve"> ADDIN ZOTERO_ITEM CSL_CITATION {"citationID":"HdMkGodZ","properties":{"formattedCitation":"\\super 67\\nosupersub{}","plainCitation":"67","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4813EE" w:rsidRPr="004813EE">
        <w:rPr>
          <w:color w:val="000000"/>
          <w:vertAlign w:val="superscript"/>
        </w:rPr>
        <w:t>67</w:t>
      </w:r>
      <w:r w:rsidRPr="00BE40FA">
        <w:rPr>
          <w:color w:val="000000"/>
        </w:rPr>
        <w:fldChar w:fldCharType="end"/>
      </w:r>
      <w:r w:rsidRPr="00BE40FA">
        <w:rPr>
          <w:color w:val="000000"/>
        </w:rPr>
        <w:t xml:space="preserve"> and </w:t>
      </w:r>
      <w:r w:rsidRPr="00BE40FA">
        <w:t>R-STAN, version 2.21.2.</w:t>
      </w:r>
      <w:r w:rsidRPr="00BE40FA">
        <w:fldChar w:fldCharType="begin"/>
      </w:r>
      <w:r w:rsidR="00B72426">
        <w:instrText xml:space="preserve"> ADDIN ZOTERO_ITEM CSL_CITATION {"citationID":"Jo2wiTpx","properties":{"formattedCitation":"\\super 59\\nosupersub{}","plainCitation":"59","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B72426" w:rsidRPr="00B72426">
        <w:rPr>
          <w:vertAlign w:val="superscript"/>
        </w:rPr>
        <w:t>59</w:t>
      </w:r>
      <w:r w:rsidRPr="00BE40FA">
        <w:fldChar w:fldCharType="end"/>
      </w:r>
      <w:r w:rsidRPr="00BE40FA">
        <w:t xml:space="preserve"> </w:t>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EB159B"/>
    <w:p w14:paraId="06D77096" w14:textId="5EA3AD74"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the 1-year average exposure; (ii) 826 participants for the 5-year average exposure; and (iii) 838 participants for the 10-year average exposure.</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2F273D0F"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del w:id="89" w:author="mak" w:date="2021-10-31T22:25:00Z">
        <w:r w:rsidR="005D381F" w:rsidDel="00D64311">
          <w:rPr>
            <w:color w:val="000000" w:themeColor="text1"/>
          </w:rPr>
          <w:delText xml:space="preserve">(98.2% of total) </w:delText>
        </w:r>
      </w:del>
      <w:r w:rsidR="005D381F" w:rsidRPr="00BE40FA">
        <w:rPr>
          <w:color w:val="000000" w:themeColor="text1"/>
        </w:rPr>
        <w:t xml:space="preserve">cases and </w:t>
      </w:r>
      <w:r w:rsidR="005D381F">
        <w:rPr>
          <w:color w:val="000000" w:themeColor="text1"/>
        </w:rPr>
        <w:t>19,333</w:t>
      </w:r>
      <w:del w:id="90" w:author="mak" w:date="2021-10-31T22:25:00Z">
        <w:r w:rsidR="005D381F" w:rsidRPr="00BE40FA" w:rsidDel="00D64311">
          <w:rPr>
            <w:color w:val="000000" w:themeColor="text1"/>
          </w:rPr>
          <w:delText xml:space="preserve"> </w:delText>
        </w:r>
        <w:r w:rsidR="005D381F" w:rsidDel="00D64311">
          <w:rPr>
            <w:color w:val="000000" w:themeColor="text1"/>
          </w:rPr>
          <w:delText>(96.4% of total)</w:delText>
        </w:r>
      </w:del>
      <w:r w:rsidR="005D381F">
        <w:rPr>
          <w:color w:val="000000" w:themeColor="text1"/>
        </w:rPr>
        <w:t xml:space="preserve">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del w:id="91" w:author="mak" w:date="2021-10-31T22:25:00Z">
        <w:r w:rsidR="00C15D1F" w:rsidDel="00D64311">
          <w:rPr>
            <w:color w:val="000000" w:themeColor="text1"/>
          </w:rPr>
          <w:delText>(</w:delText>
        </w:r>
        <w:r w:rsidR="00EA24D9" w:rsidDel="00D64311">
          <w:rPr>
            <w:color w:val="000000" w:themeColor="text1"/>
          </w:rPr>
          <w:delText>98</w:delText>
        </w:r>
        <w:r w:rsidR="00C15D1F" w:rsidDel="00D64311">
          <w:rPr>
            <w:color w:val="000000" w:themeColor="text1"/>
          </w:rPr>
          <w:delText>%</w:delText>
        </w:r>
        <w:r w:rsidR="003E6652" w:rsidDel="00D64311">
          <w:rPr>
            <w:color w:val="000000" w:themeColor="text1"/>
          </w:rPr>
          <w:delText xml:space="preserve"> of total</w:delText>
        </w:r>
        <w:r w:rsidR="00C15D1F" w:rsidDel="00D64311">
          <w:rPr>
            <w:color w:val="000000" w:themeColor="text1"/>
          </w:rPr>
          <w:delText>)</w:delText>
        </w:r>
        <w:r w:rsidR="006D14A3" w:rsidRPr="00BE40FA" w:rsidDel="00D64311">
          <w:rPr>
            <w:color w:val="000000" w:themeColor="text1"/>
          </w:rPr>
          <w:delText xml:space="preserve"> </w:delText>
        </w:r>
      </w:del>
      <w:r w:rsidR="006D14A3" w:rsidRPr="00BE40FA">
        <w:rPr>
          <w:color w:val="000000" w:themeColor="text1"/>
        </w:rPr>
        <w:t xml:space="preserve">cases and </w:t>
      </w:r>
      <w:r w:rsidR="008D03CF">
        <w:rPr>
          <w:color w:val="000000" w:themeColor="text1"/>
        </w:rPr>
        <w:t>19,250</w:t>
      </w:r>
      <w:r w:rsidR="006D14A3" w:rsidRPr="00BE40FA">
        <w:rPr>
          <w:color w:val="000000" w:themeColor="text1"/>
        </w:rPr>
        <w:t xml:space="preserve"> </w:t>
      </w:r>
      <w:del w:id="92" w:author="mak" w:date="2021-10-31T22:25:00Z">
        <w:r w:rsidR="00C15D1F" w:rsidDel="00D64311">
          <w:rPr>
            <w:color w:val="000000" w:themeColor="text1"/>
          </w:rPr>
          <w:delText>(</w:delText>
        </w:r>
        <w:r w:rsidR="00EA24D9" w:rsidDel="00D64311">
          <w:rPr>
            <w:color w:val="000000" w:themeColor="text1"/>
          </w:rPr>
          <w:delText>96</w:delText>
        </w:r>
        <w:r w:rsidR="00C15D1F" w:rsidDel="00D64311">
          <w:rPr>
            <w:color w:val="000000" w:themeColor="text1"/>
          </w:rPr>
          <w:delText>%</w:delText>
        </w:r>
        <w:r w:rsidR="003E6652" w:rsidDel="00D64311">
          <w:rPr>
            <w:color w:val="000000" w:themeColor="text1"/>
          </w:rPr>
          <w:delText xml:space="preserve"> of total</w:delText>
        </w:r>
        <w:r w:rsidR="00C15D1F" w:rsidDel="00D64311">
          <w:rPr>
            <w:color w:val="000000" w:themeColor="text1"/>
          </w:rPr>
          <w:delText xml:space="preserve">) </w:delText>
        </w:r>
      </w:del>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the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 </w:t>
      </w:r>
    </w:p>
    <w:p w14:paraId="52B2AE23" w14:textId="7A0EB212" w:rsidR="003221F8" w:rsidRPr="00BE40FA" w:rsidRDefault="003221F8" w:rsidP="00E11AAC">
      <w:pPr>
        <w:rPr>
          <w:bCs/>
          <w:color w:val="000000" w:themeColor="text1"/>
        </w:rPr>
      </w:pPr>
    </w:p>
    <w:p w14:paraId="20D24883" w14:textId="25B0C9C6" w:rsidR="003221F8" w:rsidRPr="00BE40FA" w:rsidRDefault="000326BB" w:rsidP="00794B1D">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Otherwise</w:t>
      </w:r>
      <w:commentRangeStart w:id="93"/>
      <w:r w:rsidR="001B7D3A">
        <w:rPr>
          <w:bCs/>
          <w:color w:val="000000" w:themeColor="text1"/>
        </w:rPr>
        <w:t xml:space="preserve">, </w:t>
      </w:r>
      <w:ins w:id="94" w:author="mak" w:date="2021-10-31T22:26:00Z">
        <w:r w:rsidR="000B3EA7">
          <w:rPr>
            <w:bCs/>
            <w:color w:val="000000" w:themeColor="text1"/>
          </w:rPr>
          <w:t xml:space="preserve">total </w:t>
        </w:r>
      </w:ins>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CO</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w:t>
      </w:r>
      <w:commentRangeEnd w:id="93"/>
      <w:r w:rsidR="000B3EA7">
        <w:rPr>
          <w:rStyle w:val="CommentReference"/>
          <w:rFonts w:asciiTheme="minorHAnsi" w:eastAsiaTheme="minorHAnsi" w:hAnsiTheme="minorHAnsi" w:cstheme="minorBidi"/>
          <w:lang w:val="en-GB"/>
        </w:rPr>
        <w:commentReference w:id="93"/>
      </w:r>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4F17F01E" w:rsidR="00B82C2B" w:rsidRPr="00E65487" w:rsidRDefault="00816179" w:rsidP="00B82C2B">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ins w:id="95" w:author="mak" w:date="2021-10-31T22:28:00Z">
        <w:r w:rsidR="00F76D8C">
          <w:rPr>
            <w:bCs/>
            <w:color w:val="000000" w:themeColor="text1"/>
            <w:lang w:val="en-GB"/>
          </w:rPr>
          <w:t xml:space="preserve">Non-EC </w:t>
        </w:r>
      </w:ins>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del w:id="96" w:author="mak" w:date="2021-10-31T22:28:00Z">
        <w:r w:rsidR="00621EB8" w:rsidDel="00F76D8C">
          <w:rPr>
            <w:bCs/>
            <w:color w:val="000000" w:themeColor="text1"/>
            <w:lang w:val="en-GB"/>
          </w:rPr>
          <w:delText xml:space="preserve">(which in this </w:delText>
        </w:r>
        <w:r w:rsidR="00187AC1" w:rsidDel="00F76D8C">
          <w:rPr>
            <w:bCs/>
            <w:color w:val="000000" w:themeColor="text1"/>
            <w:lang w:val="en-GB"/>
          </w:rPr>
          <w:delText>context</w:delText>
        </w:r>
        <w:r w:rsidR="00621EB8" w:rsidDel="00F76D8C">
          <w:rPr>
            <w:bCs/>
            <w:color w:val="000000" w:themeColor="text1"/>
            <w:lang w:val="en-GB"/>
          </w:rPr>
          <w:delText xml:space="preserve"> represented the association of non-</w:delText>
        </w:r>
        <w:r w:rsidR="009D24BF" w:rsidDel="00F76D8C">
          <w:rPr>
            <w:bCs/>
            <w:color w:val="000000" w:themeColor="text1"/>
            <w:lang w:val="en-GB"/>
          </w:rPr>
          <w:delText>EC</w:delText>
        </w:r>
        <w:r w:rsidR="00621EB8" w:rsidRPr="00621EB8" w:rsidDel="00F76D8C">
          <w:rPr>
            <w:bCs/>
            <w:color w:val="000000" w:themeColor="text1"/>
            <w:lang w:val="en-GB"/>
          </w:rPr>
          <w:delText xml:space="preserve"> </w:delText>
        </w:r>
        <w:r w:rsidR="00621EB8" w:rsidDel="00F76D8C">
          <w:rPr>
            <w:bCs/>
            <w:color w:val="000000" w:themeColor="text1"/>
            <w:lang w:val="en-GB"/>
          </w:rPr>
          <w:delText>PM</w:delText>
        </w:r>
        <w:r w:rsidR="00621EB8" w:rsidRPr="00B66B3A" w:rsidDel="00F76D8C">
          <w:rPr>
            <w:bCs/>
            <w:color w:val="000000" w:themeColor="text1"/>
            <w:vertAlign w:val="subscript"/>
            <w:lang w:val="en-GB"/>
          </w:rPr>
          <w:delText>2.5</w:delText>
        </w:r>
        <w:r w:rsidR="00621EB8" w:rsidDel="00F76D8C">
          <w:rPr>
            <w:bCs/>
            <w:color w:val="000000" w:themeColor="text1"/>
            <w:lang w:val="en-GB"/>
          </w:rPr>
          <w:delText>)</w:delText>
        </w:r>
        <w:r w:rsidR="00CF5A8B" w:rsidDel="00F76D8C">
          <w:rPr>
            <w:bCs/>
            <w:color w:val="000000" w:themeColor="text1"/>
            <w:lang w:val="en-GB"/>
          </w:rPr>
          <w:delText xml:space="preserve"> </w:delText>
        </w:r>
      </w:del>
      <w:r w:rsidR="00621EB8">
        <w:rPr>
          <w:bCs/>
          <w:color w:val="000000" w:themeColor="text1"/>
          <w:lang w:val="en-GB"/>
        </w:rPr>
        <w:t>w</w:t>
      </w:r>
      <w:r w:rsidR="00B66B3A">
        <w:rPr>
          <w:bCs/>
          <w:color w:val="000000" w:themeColor="text1"/>
          <w:lang w:val="en-GB"/>
        </w:rPr>
        <w:t xml:space="preserve">as </w:t>
      </w:r>
      <w:ins w:id="97" w:author="mak" w:date="2021-10-31T22:28:00Z">
        <w:r w:rsidR="00001777">
          <w:rPr>
            <w:bCs/>
            <w:color w:val="000000" w:themeColor="text1"/>
            <w:lang w:val="en-GB"/>
          </w:rPr>
          <w:t xml:space="preserve">not </w:t>
        </w:r>
      </w:ins>
      <w:r w:rsidR="00B66B3A">
        <w:rPr>
          <w:bCs/>
          <w:color w:val="000000" w:themeColor="text1"/>
          <w:lang w:val="en-GB"/>
        </w:rPr>
        <w:t xml:space="preserve">associated with </w:t>
      </w:r>
      <w:del w:id="98" w:author="mak" w:date="2021-10-31T22:28:00Z">
        <w:r w:rsidR="00B66B3A" w:rsidDel="00001777">
          <w:rPr>
            <w:bCs/>
            <w:color w:val="000000" w:themeColor="text1"/>
            <w:lang w:val="en-GB"/>
          </w:rPr>
          <w:delText>a</w:delText>
        </w:r>
        <w:r w:rsidR="00B66BF5" w:rsidDel="00001777">
          <w:rPr>
            <w:bCs/>
            <w:color w:val="000000" w:themeColor="text1"/>
            <w:lang w:val="en-GB"/>
          </w:rPr>
          <w:delText xml:space="preserve"> </w:delText>
        </w:r>
        <w:r w:rsidR="0053437F" w:rsidDel="00001777">
          <w:rPr>
            <w:bCs/>
            <w:color w:val="000000" w:themeColor="text1"/>
            <w:lang w:val="en-GB"/>
          </w:rPr>
          <w:delText>slight</w:delText>
        </w:r>
        <w:r w:rsidR="00B66BF5" w:rsidDel="00001777">
          <w:rPr>
            <w:bCs/>
            <w:color w:val="000000" w:themeColor="text1"/>
            <w:lang w:val="en-GB"/>
          </w:rPr>
          <w:delText xml:space="preserve"> </w:delText>
        </w:r>
        <w:r w:rsidR="00B66B3A" w:rsidDel="00001777">
          <w:rPr>
            <w:bCs/>
            <w:color w:val="000000" w:themeColor="text1"/>
            <w:lang w:val="en-GB"/>
          </w:rPr>
          <w:delText xml:space="preserve">increase in odds of </w:delText>
        </w:r>
      </w:del>
      <w:r w:rsidR="00B66B3A">
        <w:rPr>
          <w:bCs/>
          <w:color w:val="000000" w:themeColor="text1"/>
          <w:lang w:val="en-GB"/>
        </w:rPr>
        <w:t xml:space="preserve">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xml:space="preserve">, CO, </w:t>
      </w:r>
      <w:commentRangeStart w:id="99"/>
      <w:commentRangeStart w:id="100"/>
      <w:commentRangeStart w:id="101"/>
      <w:r w:rsidR="00E65487">
        <w:rPr>
          <w:bCs/>
          <w:color w:val="000000" w:themeColor="text1"/>
          <w:lang w:val="en-GB"/>
        </w:rPr>
        <w:t>with positive associations for</w:t>
      </w:r>
      <w:ins w:id="102" w:author="mak" w:date="2021-10-31T22:29:00Z">
        <w:r w:rsidR="00E547F2">
          <w:rPr>
            <w:bCs/>
            <w:color w:val="000000" w:themeColor="text1"/>
            <w:lang w:val="en-GB"/>
          </w:rPr>
          <w:t xml:space="preserve"> non-EC</w:t>
        </w:r>
      </w:ins>
      <w:r w:rsidR="00E65487">
        <w:rPr>
          <w:bCs/>
          <w:color w:val="000000" w:themeColor="text1"/>
          <w:lang w:val="en-GB"/>
        </w:rPr>
        <w:t xml:space="preserve"> PM</w:t>
      </w:r>
      <w:r w:rsidR="00E65487" w:rsidRPr="00E65487">
        <w:rPr>
          <w:bCs/>
          <w:color w:val="000000" w:themeColor="text1"/>
          <w:vertAlign w:val="subscript"/>
          <w:lang w:val="en-GB"/>
        </w:rPr>
        <w:t>2.5</w:t>
      </w:r>
      <w:commentRangeEnd w:id="99"/>
      <w:r w:rsidR="0008601B">
        <w:rPr>
          <w:rStyle w:val="CommentReference"/>
          <w:rFonts w:asciiTheme="minorHAnsi" w:eastAsiaTheme="minorHAnsi" w:hAnsiTheme="minorHAnsi" w:cstheme="minorBidi"/>
          <w:lang w:val="en-GB"/>
        </w:rPr>
        <w:commentReference w:id="99"/>
      </w:r>
      <w:commentRangeEnd w:id="100"/>
      <w:r w:rsidR="006A4E3D">
        <w:rPr>
          <w:rStyle w:val="CommentReference"/>
          <w:rFonts w:asciiTheme="minorHAnsi" w:eastAsiaTheme="minorHAnsi" w:hAnsiTheme="minorHAnsi" w:cstheme="minorBidi"/>
          <w:lang w:val="en-GB"/>
        </w:rPr>
        <w:commentReference w:id="100"/>
      </w:r>
      <w:commentRangeEnd w:id="101"/>
      <w:r w:rsidR="003210B7">
        <w:rPr>
          <w:rStyle w:val="CommentReference"/>
          <w:rFonts w:asciiTheme="minorHAnsi" w:eastAsiaTheme="minorHAnsi" w:hAnsiTheme="minorHAnsi" w:cstheme="minorBidi"/>
          <w:lang w:val="en-GB"/>
        </w:rPr>
        <w:commentReference w:id="101"/>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54AD13A"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r w:rsidR="00206424">
        <w:rPr>
          <w:bCs/>
        </w:rPr>
        <w:t>n</w:t>
      </w:r>
      <w:r w:rsidR="003111AF">
        <w:rPr>
          <w:bCs/>
        </w:rPr>
        <w:t xml:space="preserve"> 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lastRenderedPageBreak/>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commentRangeStart w:id="103"/>
      <w:commentRangeStart w:id="104"/>
      <w:commentRangeStart w:id="105"/>
      <w:commentRangeStart w:id="106"/>
      <w:r w:rsidR="00D1169A">
        <w:rPr>
          <w:color w:val="000000" w:themeColor="text1"/>
        </w:rPr>
        <w:t>while the non-significant associations with NOx and CO were negative and smaller in magnitude</w:t>
      </w:r>
      <w:commentRangeEnd w:id="103"/>
      <w:r w:rsidR="000B7645">
        <w:rPr>
          <w:rStyle w:val="CommentReference"/>
          <w:rFonts w:asciiTheme="minorHAnsi" w:eastAsiaTheme="minorHAnsi" w:hAnsiTheme="minorHAnsi" w:cstheme="minorBidi"/>
          <w:lang w:val="en-GB"/>
        </w:rPr>
        <w:commentReference w:id="103"/>
      </w:r>
      <w:commentRangeEnd w:id="104"/>
      <w:r w:rsidR="001C7BB8">
        <w:rPr>
          <w:rStyle w:val="CommentReference"/>
          <w:rFonts w:asciiTheme="minorHAnsi" w:eastAsiaTheme="minorHAnsi" w:hAnsiTheme="minorHAnsi" w:cstheme="minorBidi"/>
          <w:lang w:val="en-GB"/>
        </w:rPr>
        <w:commentReference w:id="104"/>
      </w:r>
      <w:commentRangeEnd w:id="105"/>
      <w:r w:rsidR="00CB4CB1">
        <w:rPr>
          <w:rStyle w:val="CommentReference"/>
          <w:rFonts w:asciiTheme="minorHAnsi" w:eastAsiaTheme="minorHAnsi" w:hAnsiTheme="minorHAnsi" w:cstheme="minorBidi"/>
          <w:lang w:val="en-GB"/>
        </w:rPr>
        <w:commentReference w:id="105"/>
      </w:r>
      <w:commentRangeEnd w:id="106"/>
      <w:r w:rsidR="00E547F2">
        <w:rPr>
          <w:rStyle w:val="CommentReference"/>
          <w:rFonts w:asciiTheme="minorHAnsi" w:eastAsiaTheme="minorHAnsi" w:hAnsiTheme="minorHAnsi" w:cstheme="minorBidi"/>
          <w:lang w:val="en-GB"/>
        </w:rPr>
        <w:commentReference w:id="106"/>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1719963D" w:rsidR="009A76D9" w:rsidRPr="00AE484B" w:rsidRDefault="00C35BE6" w:rsidP="00FC3DEC">
      <w:pPr>
        <w:rPr>
          <w:bCs/>
          <w:color w:val="000000" w:themeColor="text1"/>
        </w:rPr>
      </w:pPr>
      <w:r>
        <w:rPr>
          <w:bCs/>
          <w:color w:val="000000" w:themeColor="text1"/>
        </w:rPr>
        <w:t xml:space="preserve">Traffic-related pollutants </w:t>
      </w:r>
      <w:r w:rsidR="000B7645">
        <w:rPr>
          <w:bCs/>
          <w:color w:val="000000" w:themeColor="text1"/>
        </w:rPr>
        <w:t>are</w:t>
      </w:r>
      <w:r w:rsidR="000A1E17">
        <w:rPr>
          <w:bCs/>
          <w:color w:val="000000" w:themeColor="text1"/>
        </w:rPr>
        <w:t xml:space="preserve"> hazardous</w:t>
      </w:r>
      <w:r>
        <w:rPr>
          <w:bCs/>
          <w:color w:val="000000" w:themeColor="text1"/>
        </w:rPr>
        <w:t xml:space="preserve"> </w:t>
      </w:r>
      <w:r w:rsidR="00E75734">
        <w:rPr>
          <w:bCs/>
          <w:color w:val="000000" w:themeColor="text1"/>
        </w:rPr>
        <w:t>in many ways</w:t>
      </w:r>
      <w:r>
        <w:rPr>
          <w:bCs/>
          <w:color w:val="000000" w:themeColor="text1"/>
        </w:rPr>
        <w:t>.</w:t>
      </w:r>
      <w:r w:rsidR="0001170D" w:rsidRPr="0001170D">
        <w:rPr>
          <w:bCs/>
          <w:color w:val="000000" w:themeColor="text1"/>
        </w:rPr>
        <w:fldChar w:fldCharType="begin"/>
      </w:r>
      <w:r w:rsidR="00515144">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DE2255" w:rsidRPr="00DE2255">
        <w:rPr>
          <w:color w:val="000000"/>
          <w:vertAlign w:val="superscript"/>
        </w:rPr>
        <w:t>9–21,40–42</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del w:id="107" w:author="mak" w:date="2021-10-31T22:30:00Z">
        <w:r w:rsidR="00A13231" w:rsidDel="0090299F">
          <w:rPr>
            <w:bCs/>
            <w:color w:val="000000" w:themeColor="text1"/>
          </w:rPr>
          <w:delText xml:space="preserve">traffic-related pollutants, and </w:delText>
        </w:r>
        <w:r w:rsidR="0075355D" w:rsidDel="0090299F">
          <w:rPr>
            <w:bCs/>
            <w:color w:val="000000" w:themeColor="text1"/>
          </w:rPr>
          <w:delText xml:space="preserve">specifically </w:delText>
        </w:r>
      </w:del>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DE2255">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DE2255" w:rsidRPr="00DE225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15144">
        <w:rPr>
          <w:bCs/>
          <w:color w:val="000000" w:themeColor="text1"/>
        </w:rPr>
        <w:instrText xml:space="preserve"> ADDIN ZOTERO_ITEM CSL_CITATION {"citationID":"8JdlJQiU","properties":{"formattedCitation":"\\super 68\\nosupersub{}","plainCitation":"68","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4813EE" w:rsidRPr="004813EE">
        <w:rPr>
          <w:color w:val="000000"/>
          <w:vertAlign w:val="superscript"/>
        </w:rPr>
        <w:t>68</w:t>
      </w:r>
      <w:r w:rsidR="005C773E">
        <w:rPr>
          <w:bCs/>
          <w:color w:val="000000" w:themeColor="text1"/>
        </w:rPr>
        <w:fldChar w:fldCharType="end"/>
      </w:r>
      <w:r w:rsidR="009F2928">
        <w:rPr>
          <w:bCs/>
          <w:color w:val="000000" w:themeColor="text1"/>
        </w:rPr>
        <w:t xml:space="preserve"> Although we did not find an association with </w:t>
      </w:r>
      <w:ins w:id="108" w:author="mak" w:date="2021-10-31T22:31:00Z">
        <w:r w:rsidR="005D2F94">
          <w:rPr>
            <w:bCs/>
            <w:color w:val="000000" w:themeColor="text1"/>
          </w:rPr>
          <w:t xml:space="preserve">non-EC </w:t>
        </w:r>
      </w:ins>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FC3DEC">
      <w:pPr>
        <w:rPr>
          <w:bCs/>
          <w:color w:val="000000" w:themeColor="text1"/>
        </w:rPr>
      </w:pPr>
    </w:p>
    <w:p w14:paraId="3F471DFB" w14:textId="26C947DF" w:rsidR="00CC43CD"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515144">
        <w:rPr>
          <w:bCs/>
          <w:color w:val="000000" w:themeColor="text1"/>
        </w:rPr>
        <w:instrText xml:space="preserve"> ADDIN ZOTERO_ITEM CSL_CITATION {"citationID":"VorvH4SR","properties":{"formattedCitation":"\\super 69\\nosupersub{}","plainCitation":"69","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4813EE" w:rsidRPr="004813EE">
        <w:rPr>
          <w:color w:val="000000"/>
          <w:vertAlign w:val="superscript"/>
        </w:rPr>
        <w:t>69</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B72426">
        <w:rPr>
          <w:bCs/>
          <w:color w:val="000000" w:themeColor="text1"/>
        </w:rPr>
        <w:instrText xml:space="preserve"> ADDIN ZOTERO_ITEM CSL_CITATION {"citationID":"blsb0e5Q","properties":{"formattedCitation":"\\super 57\\nosupersub{}","plainCitation":"57","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B72426" w:rsidRPr="00B72426">
        <w:rPr>
          <w:color w:val="000000"/>
          <w:vertAlign w:val="superscript"/>
        </w:rPr>
        <w:t>57</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4813EE">
        <w:rPr>
          <w:bCs/>
          <w:color w:val="000000" w:themeColor="text1"/>
        </w:rPr>
        <w:instrText xml:space="preserve"> ADDIN ZOTERO_ITEM CSL_CITATION {"citationID":"M27ZV3n3","properties":{"formattedCitation":"\\super 70\\nosupersub{}","plainCitation":"70","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4813EE" w:rsidRPr="004813EE">
        <w:rPr>
          <w:color w:val="000000"/>
          <w:vertAlign w:val="superscript"/>
        </w:rPr>
        <w:t>70</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4813EE">
        <w:rPr>
          <w:bCs/>
          <w:color w:val="000000" w:themeColor="text1"/>
        </w:rPr>
        <w:instrText xml:space="preserve"> ADDIN ZOTERO_ITEM CSL_CITATION {"citationID":"YyXHctLj","properties":{"formattedCitation":"\\super 71\\nosupersub{}","plainCitation":"71","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4813EE" w:rsidRPr="004813EE">
        <w:rPr>
          <w:color w:val="000000"/>
          <w:vertAlign w:val="superscript"/>
        </w:rPr>
        <w:t>71</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4813EE">
        <w:rPr>
          <w:bCs/>
          <w:color w:val="000000" w:themeColor="text1"/>
        </w:rPr>
        <w:instrText xml:space="preserve"> ADDIN ZOTERO_ITEM CSL_CITATION {"citationID":"7IY9GKuj","properties":{"formattedCitation":"\\super 72\\nosupersub{}","plainCitation":"72","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4813EE" w:rsidRPr="004813EE">
        <w:rPr>
          <w:color w:val="000000"/>
          <w:vertAlign w:val="superscript"/>
        </w:rPr>
        <w:t>72</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4813EE">
        <w:rPr>
          <w:bCs/>
          <w:color w:val="000000" w:themeColor="text1"/>
        </w:rPr>
        <w:instrText xml:space="preserve"> ADDIN ZOTERO_ITEM CSL_CITATION {"citationID":"G5YVQTgA","properties":{"formattedCitation":"\\super 72,73\\nosupersub{}","plainCitation":"72,73","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4813EE" w:rsidRPr="004813EE">
        <w:rPr>
          <w:color w:val="000000"/>
          <w:vertAlign w:val="superscript"/>
        </w:rPr>
        <w:t>72,73</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7210D1">
      <w:pPr>
        <w:rPr>
          <w:bCs/>
          <w:color w:val="000000" w:themeColor="text1"/>
        </w:rPr>
      </w:pPr>
    </w:p>
    <w:p w14:paraId="76B5D94E" w14:textId="3AEF65A1" w:rsidR="007210D1" w:rsidRDefault="004E7AE3" w:rsidP="007210D1">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DE2255">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Pr>
          <w:bCs/>
          <w:color w:val="000000" w:themeColor="text1"/>
        </w:rPr>
        <w:fldChar w:fldCharType="separate"/>
      </w:r>
      <w:r w:rsidR="00DE2255" w:rsidRPr="00DE225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w:t>
      </w:r>
      <w:r w:rsidR="002E1875">
        <w:rPr>
          <w:bCs/>
          <w:color w:val="000000" w:themeColor="text1"/>
        </w:rPr>
        <w:t>s</w:t>
      </w:r>
      <w:r w:rsidR="005665AE">
        <w:rPr>
          <w:bCs/>
          <w:color w:val="000000" w:themeColor="text1"/>
        </w:rPr>
        <w:t xml:space="preserve">, which may indicate that the previous year may be the most relevant exposure window, </w:t>
      </w:r>
      <w:commentRangeStart w:id="109"/>
      <w:r w:rsidR="005665AE">
        <w:rPr>
          <w:bCs/>
          <w:color w:val="000000" w:themeColor="text1"/>
        </w:rPr>
        <w:t xml:space="preserve">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commentRangeEnd w:id="109"/>
      <w:r w:rsidR="00E53780">
        <w:rPr>
          <w:rStyle w:val="CommentReference"/>
          <w:rFonts w:asciiTheme="minorHAnsi" w:eastAsiaTheme="minorHAnsi" w:hAnsiTheme="minorHAnsi" w:cstheme="minorBidi"/>
          <w:lang w:val="en-GB"/>
        </w:rPr>
        <w:commentReference w:id="109"/>
      </w:r>
      <w:r w:rsidR="00A23C64">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197D47">
        <w:rPr>
          <w:bCs/>
          <w:color w:val="000000" w:themeColor="text1"/>
        </w:rPr>
        <w:instrText xml:space="preserve"> ADDIN ZOTERO_ITEM CSL_CITATION {"citationID":"VyIxp4Qi","properties":{"formattedCitation":"\\super 74\\nosupersub{}","plainCitation":"74","noteIndex":0},"citationItems":[{"id":"Fhqsru0W/sHmB1tff","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197D47" w:rsidRPr="00197D47">
        <w:rPr>
          <w:color w:val="000000"/>
          <w:vertAlign w:val="superscript"/>
        </w:rPr>
        <w:t>74</w:t>
      </w:r>
      <w:r w:rsidR="00197D47">
        <w:rPr>
          <w:bCs/>
          <w:color w:val="000000" w:themeColor="text1"/>
        </w:rPr>
        <w:fldChar w:fldCharType="end"/>
      </w:r>
    </w:p>
    <w:p w14:paraId="039757DA" w14:textId="395E6EC3" w:rsidR="00890B87" w:rsidRPr="00AC757D" w:rsidRDefault="00890B87" w:rsidP="00FC3DEC">
      <w:pPr>
        <w:rPr>
          <w:bCs/>
          <w:color w:val="000000" w:themeColor="text1"/>
        </w:rPr>
      </w:pPr>
    </w:p>
    <w:p w14:paraId="672915A3" w14:textId="31A26857"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 xml:space="preserve">covariates (age, sex, </w:t>
      </w:r>
      <w:r w:rsidR="007155F9">
        <w:rPr>
          <w:bCs/>
          <w:color w:val="000000" w:themeColor="text1"/>
        </w:rPr>
        <w:t>year</w:t>
      </w:r>
      <w:r w:rsidR="00A759D0">
        <w:rPr>
          <w:bCs/>
          <w:color w:val="000000" w:themeColor="text1"/>
        </w:rPr>
        <w:t xml:space="preserve"> of birth, SES,</w:t>
      </w:r>
      <w:r w:rsidR="00084102">
        <w:rPr>
          <w:bCs/>
          <w:color w:val="000000" w:themeColor="text1"/>
        </w:rPr>
        <w:t xml:space="preserve"> civil status, place of birth</w:t>
      </w:r>
      <w:r w:rsidR="00C77F23">
        <w:rPr>
          <w:bCs/>
          <w:color w:val="000000" w:themeColor="text1"/>
        </w:rPr>
        <w:t>), we cannot rule out residual confounding</w:t>
      </w:r>
      <w:r w:rsidR="003A5F3C">
        <w:rPr>
          <w:bCs/>
          <w:color w:val="000000" w:themeColor="text1"/>
        </w:rPr>
        <w:t xml:space="preserve"> (e.g., from smoking</w:t>
      </w:r>
      <w:ins w:id="110" w:author="mak" w:date="2021-10-31T22:34:00Z">
        <w:r w:rsidR="00221A0D">
          <w:rPr>
            <w:bCs/>
            <w:color w:val="000000" w:themeColor="text1"/>
          </w:rPr>
          <w:t xml:space="preserve"> or body mass index, BMI</w:t>
        </w:r>
      </w:ins>
      <w:r w:rsidR="003A5F3C">
        <w:rPr>
          <w:bCs/>
          <w:color w:val="000000" w:themeColor="text1"/>
        </w:rPr>
        <w:t>)</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w:t>
      </w:r>
      <w:r w:rsidR="00D22BC5">
        <w:rPr>
          <w:bCs/>
          <w:color w:val="000000" w:themeColor="text1"/>
        </w:rPr>
        <w:t xml:space="preserve"> influence </w:t>
      </w:r>
      <w:r w:rsidR="001F447F">
        <w:rPr>
          <w:bCs/>
          <w:color w:val="000000" w:themeColor="text1"/>
        </w:rPr>
        <w:t>both ALS diagnosis and air pollution</w:t>
      </w:r>
      <w:r w:rsidR="00C77F23" w:rsidRPr="00A56ADD">
        <w:rPr>
          <w:bCs/>
          <w:color w:val="000000" w:themeColor="text1"/>
        </w:rPr>
        <w:t xml:space="preserve">. </w:t>
      </w:r>
      <w:del w:id="111" w:author="mak" w:date="2021-10-31T22:34:00Z">
        <w:r w:rsidR="00F754B6" w:rsidRPr="00A56ADD" w:rsidDel="00221A0D">
          <w:rPr>
            <w:bCs/>
            <w:color w:val="000000" w:themeColor="text1"/>
          </w:rPr>
          <w:delText>Body Mass Index (</w:delText>
        </w:r>
      </w:del>
      <w:r w:rsidR="00F754B6" w:rsidRPr="00A56ADD">
        <w:rPr>
          <w:bCs/>
          <w:color w:val="000000" w:themeColor="text1"/>
        </w:rPr>
        <w:t>BMI</w:t>
      </w:r>
      <w:del w:id="112" w:author="mak" w:date="2021-10-31T22:34:00Z">
        <w:r w:rsidR="00B56C51" w:rsidRPr="00A56ADD" w:rsidDel="00221A0D">
          <w:rPr>
            <w:bCs/>
            <w:color w:val="000000" w:themeColor="text1"/>
          </w:rPr>
          <w:delText>)</w:delText>
        </w:r>
      </w:del>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197D47">
        <w:rPr>
          <w:bCs/>
          <w:color w:val="000000" w:themeColor="text1"/>
        </w:rPr>
        <w:instrText xml:space="preserve"> ADDIN ZOTERO_ITEM CSL_CITATION {"citationID":"Y6fF8rlY","properties":{"formattedCitation":"\\super 75,76\\nosupersub{}","plainCitation":"75,76","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197D47" w:rsidRPr="00197D47">
        <w:rPr>
          <w:color w:val="000000"/>
          <w:vertAlign w:val="superscript"/>
        </w:rPr>
        <w:t>75,76</w:t>
      </w:r>
      <w:r w:rsidR="00D942FC">
        <w:rPr>
          <w:bCs/>
          <w:color w:val="000000" w:themeColor="text1"/>
        </w:rPr>
        <w:fldChar w:fldCharType="end"/>
      </w:r>
      <w:r w:rsidR="00A45EA1">
        <w:rPr>
          <w:bCs/>
          <w:color w:val="000000" w:themeColor="text1"/>
        </w:rPr>
        <w:t xml:space="preserve"> would not </w:t>
      </w:r>
      <w:r w:rsidR="00D851F2">
        <w:rPr>
          <w:bCs/>
          <w:color w:val="000000" w:themeColor="text1"/>
        </w:rPr>
        <w:t>confound</w:t>
      </w:r>
      <w:r w:rsidR="00A45EA1">
        <w:rPr>
          <w:bCs/>
          <w:color w:val="000000" w:themeColor="text1"/>
        </w:rPr>
        <w:t xml:space="preserve"> the association between traffic-related air pollution and ALS</w:t>
      </w:r>
      <w:r w:rsidR="00C214A3">
        <w:rPr>
          <w:bCs/>
          <w:color w:val="000000" w:themeColor="text1"/>
        </w:rPr>
        <w:t>,</w:t>
      </w:r>
      <w:r w:rsidR="00C214A3">
        <w:rPr>
          <w:bCs/>
          <w:color w:val="000000" w:themeColor="text1"/>
        </w:rPr>
        <w:fldChar w:fldCharType="begin"/>
      </w:r>
      <w:r w:rsidR="00515144">
        <w:rPr>
          <w:bCs/>
          <w:color w:val="000000" w:themeColor="text1"/>
        </w:rPr>
        <w:instrText xml:space="preserve"> ADDIN ZOTERO_ITEM CSL_CITATION {"citationID":"L6tJbvaJ","properties":{"formattedCitation":"\\super 74\\nosupersub{}","plainCitation":"74","noteIndex":0},"citationItems":[{"id":"Fhqsru0W/sHmB1tff","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C214A3">
        <w:rPr>
          <w:bCs/>
          <w:color w:val="000000" w:themeColor="text1"/>
        </w:rPr>
        <w:fldChar w:fldCharType="separate"/>
      </w:r>
      <w:r w:rsidR="00515144" w:rsidRPr="00515144">
        <w:rPr>
          <w:color w:val="000000"/>
          <w:vertAlign w:val="superscript"/>
        </w:rPr>
        <w:t>74</w:t>
      </w:r>
      <w:r w:rsidR="00C214A3">
        <w:rPr>
          <w:bCs/>
          <w:color w:val="000000" w:themeColor="text1"/>
        </w:rPr>
        <w:fldChar w:fldCharType="end"/>
      </w:r>
      <w:r w:rsidR="00C214A3">
        <w:rPr>
          <w:bCs/>
          <w:color w:val="000000" w:themeColor="text1"/>
        </w:rPr>
        <w:t xml:space="preserve"> as pollutant concentrations are derived independently from BMI distribution</w:t>
      </w:r>
      <w:r w:rsidR="001D593D">
        <w:rPr>
          <w:bCs/>
          <w:color w:val="000000" w:themeColor="text1"/>
        </w:rPr>
        <w:t xml:space="preserve">. </w:t>
      </w:r>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w:t>
      </w:r>
      <w:commentRangeStart w:id="113"/>
      <w:commentRangeStart w:id="114"/>
      <w:commentRangeStart w:id="115"/>
      <w:r w:rsidR="001D593D">
        <w:rPr>
          <w:bCs/>
          <w:color w:val="000000" w:themeColor="text1"/>
        </w:rPr>
        <w:t>via SES</w:t>
      </w:r>
      <w:commentRangeEnd w:id="113"/>
      <w:r w:rsidR="00F81A0D">
        <w:rPr>
          <w:rStyle w:val="CommentReference"/>
          <w:rFonts w:asciiTheme="minorHAnsi" w:eastAsiaTheme="minorHAnsi" w:hAnsiTheme="minorHAnsi" w:cstheme="minorBidi"/>
          <w:lang w:val="en-GB"/>
        </w:rPr>
        <w:commentReference w:id="113"/>
      </w:r>
      <w:commentRangeEnd w:id="114"/>
      <w:r w:rsidR="00206312">
        <w:rPr>
          <w:rStyle w:val="CommentReference"/>
          <w:rFonts w:asciiTheme="minorHAnsi" w:eastAsiaTheme="minorHAnsi" w:hAnsiTheme="minorHAnsi" w:cstheme="minorBidi"/>
          <w:lang w:val="en-GB"/>
        </w:rPr>
        <w:commentReference w:id="114"/>
      </w:r>
      <w:commentRangeEnd w:id="115"/>
      <w:r w:rsidR="007E21BB">
        <w:rPr>
          <w:rStyle w:val="CommentReference"/>
          <w:rFonts w:asciiTheme="minorHAnsi" w:eastAsiaTheme="minorHAnsi" w:hAnsiTheme="minorHAnsi" w:cstheme="minorBidi"/>
          <w:lang w:val="en-GB"/>
        </w:rPr>
        <w:commentReference w:id="115"/>
      </w:r>
      <w:r w:rsidR="001D593D">
        <w:rPr>
          <w:bCs/>
          <w:color w:val="000000" w:themeColor="text1"/>
        </w:rPr>
        <w:t xml:space="preserve">,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commentRangeStart w:id="116"/>
      <w:r w:rsidR="00761009" w:rsidRPr="00761009">
        <w:rPr>
          <w:bCs/>
          <w:color w:val="000000" w:themeColor="text1"/>
          <w:rPrChange w:id="117" w:author="Ole Raaschou-Nielsen" w:date="2021-10-18T12:43:00Z">
            <w:rPr>
              <w:rFonts w:ascii="Arial" w:hAnsi="Arial" w:cs="Arial"/>
              <w:color w:val="262626"/>
              <w:sz w:val="30"/>
              <w:szCs w:val="30"/>
              <w:shd w:val="clear" w:color="auto" w:fill="FFFFFF"/>
            </w:rPr>
          </w:rPrChange>
        </w:rPr>
        <w:t>inevitable</w:t>
      </w:r>
      <w:commentRangeEnd w:id="116"/>
      <w:r w:rsidR="000D1020">
        <w:rPr>
          <w:rStyle w:val="CommentReference"/>
          <w:rFonts w:asciiTheme="minorHAnsi" w:eastAsiaTheme="minorHAnsi" w:hAnsiTheme="minorHAnsi" w:cstheme="minorBidi"/>
          <w:lang w:val="en-GB"/>
        </w:rPr>
        <w:commentReference w:id="116"/>
      </w:r>
      <w:r w:rsidR="00BA79A8">
        <w:rPr>
          <w:bCs/>
          <w:color w:val="000000" w:themeColor="text1"/>
        </w:rPr>
        <w:t xml:space="preserve">, as any modelled exposure </w:t>
      </w:r>
      <w:r w:rsidR="00BA79A8">
        <w:rPr>
          <w:bCs/>
          <w:color w:val="000000" w:themeColor="text1"/>
        </w:rPr>
        <w:lastRenderedPageBreak/>
        <w:t xml:space="preserve">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would therefore </w:t>
      </w:r>
      <w:del w:id="118" w:author="mak" w:date="2021-10-31T22:35:00Z">
        <w:r w:rsidR="00DA02A6" w:rsidDel="0026685D">
          <w:rPr>
            <w:bCs/>
            <w:color w:val="000000" w:themeColor="text1"/>
          </w:rPr>
          <w:delText>be expect</w:delText>
        </w:r>
        <w:r w:rsidR="00A57C05" w:rsidDel="0026685D">
          <w:rPr>
            <w:bCs/>
            <w:color w:val="000000" w:themeColor="text1"/>
          </w:rPr>
          <w:delText xml:space="preserve"> </w:delText>
        </w:r>
      </w:del>
      <w:r w:rsidR="00A57C05">
        <w:rPr>
          <w:bCs/>
          <w:color w:val="000000" w:themeColor="text1"/>
        </w:rPr>
        <w:t xml:space="preserve">any bias </w:t>
      </w:r>
      <w:del w:id="119" w:author="mak" w:date="2021-10-31T22:35:00Z">
        <w:r w:rsidR="00A57C05" w:rsidDel="0026685D">
          <w:rPr>
            <w:bCs/>
            <w:color w:val="000000" w:themeColor="text1"/>
          </w:rPr>
          <w:delText xml:space="preserve">to </w:delText>
        </w:r>
      </w:del>
      <w:ins w:id="120" w:author="mak" w:date="2021-10-31T22:35:00Z">
        <w:r w:rsidR="0026685D">
          <w:rPr>
            <w:bCs/>
            <w:color w:val="000000" w:themeColor="text1"/>
          </w:rPr>
          <w:t>woul</w:t>
        </w:r>
        <w:r w:rsidR="00B32D7A">
          <w:rPr>
            <w:bCs/>
            <w:color w:val="000000" w:themeColor="text1"/>
          </w:rPr>
          <w:t>d</w:t>
        </w:r>
        <w:r w:rsidR="0026685D">
          <w:rPr>
            <w:bCs/>
            <w:color w:val="000000" w:themeColor="text1"/>
          </w:rPr>
          <w:t xml:space="preserve"> </w:t>
        </w:r>
      </w:ins>
      <w:r w:rsidR="00A57C05">
        <w:rPr>
          <w:bCs/>
          <w:color w:val="000000" w:themeColor="text1"/>
        </w:rPr>
        <w:t xml:space="preserve">be </w:t>
      </w:r>
      <w:r w:rsidR="00C35CDE">
        <w:rPr>
          <w:bCs/>
          <w:color w:val="000000" w:themeColor="text1"/>
        </w:rPr>
        <w:t>towards the null.</w:t>
      </w:r>
      <w:r w:rsidR="000451FE">
        <w:rPr>
          <w:bCs/>
          <w:color w:val="000000" w:themeColor="text1"/>
        </w:rPr>
        <w:fldChar w:fldCharType="begin"/>
      </w:r>
      <w:r w:rsidR="00515144">
        <w:rPr>
          <w:bCs/>
          <w:color w:val="000000" w:themeColor="text1"/>
        </w:rPr>
        <w:instrText xml:space="preserve"> ADDIN ZOTERO_ITEM CSL_CITATION {"citationID":"JjtmUVu5","properties":{"formattedCitation":"\\super 77\\nosupersub{}","plainCitation":"77","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15144" w:rsidRPr="00515144">
        <w:rPr>
          <w:color w:val="000000"/>
          <w:vertAlign w:val="superscript"/>
        </w:rPr>
        <w:t>77</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6AEF1FE4" w:rsidR="00D06668" w:rsidRPr="00F40E31" w:rsidRDefault="00A66DD1" w:rsidP="00F40E31">
      <w:pPr>
        <w:rPr>
          <w:b/>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0682CB8B"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0B73E5">
        <w:t>Bala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w:t>
      </w:r>
      <w:r w:rsidR="000B6C8B">
        <w:t xml:space="preserve"> Khan, Brandt,</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7BCF7DAF" w:rsidR="008A2D8E" w:rsidRPr="00BE40FA" w:rsidRDefault="008A2D8E" w:rsidP="00042EDE">
      <w:r w:rsidRPr="00BE40FA">
        <w:rPr>
          <w:i/>
        </w:rPr>
        <w:t xml:space="preserve">Critical revision of the manuscript for important intellectual content: </w:t>
      </w:r>
      <w:r w:rsidR="0085504A">
        <w:rPr>
          <w:iCs/>
        </w:rPr>
        <w:t xml:space="preserve">Nunez, </w:t>
      </w:r>
      <w:proofErr w:type="spellStart"/>
      <w:r w:rsidR="0085504A">
        <w:t>Balalian</w:t>
      </w:r>
      <w:proofErr w:type="spellEnd"/>
      <w:r w:rsidR="0085504A">
        <w:rPr>
          <w:iCs/>
        </w:rPr>
        <w:t xml:space="preserve">, </w:t>
      </w:r>
      <w:r w:rsidR="00F50EA5">
        <w:rPr>
          <w:iCs/>
        </w:rPr>
        <w:t>Gibson,</w:t>
      </w:r>
      <w:r w:rsidR="0085504A">
        <w:rPr>
          <w:iCs/>
        </w:rPr>
        <w:t xml:space="preserve"> </w:t>
      </w:r>
      <w:r w:rsidR="00C31081">
        <w:rPr>
          <w:iCs/>
        </w:rPr>
        <w:t xml:space="preserve">Hansen, </w:t>
      </w:r>
      <w:proofErr w:type="spellStart"/>
      <w:r w:rsidR="00C31081">
        <w:rPr>
          <w:iCs/>
        </w:rPr>
        <w:t>Raaashou</w:t>
      </w:r>
      <w:proofErr w:type="spellEnd"/>
      <w:r w:rsidR="00C31081">
        <w:rPr>
          <w:iCs/>
        </w:rPr>
        <w:t xml:space="preserve">-Nielsen, </w:t>
      </w:r>
      <w:proofErr w:type="spellStart"/>
      <w:r w:rsidR="00C31081">
        <w:rPr>
          <w:iCs/>
        </w:rPr>
        <w:t>Ketzel</w:t>
      </w:r>
      <w:proofErr w:type="spellEnd"/>
      <w:r w:rsidR="00C31081">
        <w:rPr>
          <w:iCs/>
        </w:rPr>
        <w:t>, Khan,</w:t>
      </w:r>
      <w:r w:rsidR="000B6C8B">
        <w:rPr>
          <w:iCs/>
        </w:rPr>
        <w:t xml:space="preserve"> Brandt,</w:t>
      </w:r>
      <w:r w:rsidR="00C31081">
        <w:rPr>
          <w:iCs/>
        </w:rPr>
        <w:t xml:space="preserve"> Vermeulen, Peters,</w:t>
      </w:r>
      <w:r w:rsidR="007D3565">
        <w:rPr>
          <w:iCs/>
        </w:rPr>
        <w:t xml:space="preserve"> Goldsmith,</w:t>
      </w:r>
      <w:r w:rsidR="00C31081">
        <w:rPr>
          <w:iCs/>
        </w:rPr>
        <w:t xml:space="preserve"> Re,</w:t>
      </w:r>
      <w:r w:rsidR="000672E8">
        <w:rPr>
          <w:iCs/>
        </w:rPr>
        <w:t xml:space="preserve"> </w:t>
      </w:r>
      <w:r w:rsidR="00C31081">
        <w:rPr>
          <w:iCs/>
        </w:rPr>
        <w:t>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1AB5BB73"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0B73E5">
        <w:t>Balalian</w:t>
      </w:r>
      <w:proofErr w:type="spellEnd"/>
      <w:r w:rsidR="004D6226">
        <w:t>,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3B0767F3" w14:textId="0747E3B2" w:rsidR="00166A28" w:rsidRDefault="005E6CFE" w:rsidP="00042EDE">
      <w:r w:rsidRPr="00BE40FA">
        <w:rPr>
          <w:b/>
          <w:bCs/>
        </w:rPr>
        <w:t>Funding/Support:</w:t>
      </w:r>
      <w:r w:rsidRPr="00BE40FA">
        <w:t xml:space="preserve"> </w:t>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0D5540F6" w14:textId="77777777" w:rsidR="00515144" w:rsidRPr="00515144" w:rsidRDefault="00A95DD5" w:rsidP="00515144">
      <w:pPr>
        <w:pStyle w:val="Bibliography"/>
      </w:pPr>
      <w:r w:rsidRPr="00BE40FA">
        <w:rPr>
          <w:b/>
        </w:rPr>
        <w:fldChar w:fldCharType="begin"/>
      </w:r>
      <w:r w:rsidR="00515144">
        <w:rPr>
          <w:b/>
        </w:rPr>
        <w:instrText xml:space="preserve"> ADDIN ZOTERO_BIBL {"uncited":[],"omitted":[],"custom":[]} CSL_BIBLIOGRAPHY </w:instrText>
      </w:r>
      <w:r w:rsidRPr="00BE40FA">
        <w:rPr>
          <w:b/>
        </w:rPr>
        <w:fldChar w:fldCharType="separate"/>
      </w:r>
      <w:r w:rsidR="00515144" w:rsidRPr="00515144">
        <w:t xml:space="preserve">1. </w:t>
      </w:r>
      <w:r w:rsidR="00515144" w:rsidRPr="00515144">
        <w:tab/>
        <w:t xml:space="preserve">Rowland LP, </w:t>
      </w:r>
      <w:proofErr w:type="spellStart"/>
      <w:r w:rsidR="00515144" w:rsidRPr="00515144">
        <w:t>Shneider</w:t>
      </w:r>
      <w:proofErr w:type="spellEnd"/>
      <w:r w:rsidR="00515144" w:rsidRPr="00515144">
        <w:t xml:space="preserve"> NA. Amyotrophic lateral sclerosis. </w:t>
      </w:r>
      <w:r w:rsidR="00515144" w:rsidRPr="00515144">
        <w:rPr>
          <w:i/>
          <w:iCs/>
        </w:rPr>
        <w:t>New England Journal of Medicine</w:t>
      </w:r>
      <w:r w:rsidR="00515144" w:rsidRPr="00515144">
        <w:t>. 2001;344(22):1688-1700.</w:t>
      </w:r>
    </w:p>
    <w:p w14:paraId="1AA9DC89" w14:textId="77777777" w:rsidR="00515144" w:rsidRPr="00515144" w:rsidRDefault="00515144" w:rsidP="00515144">
      <w:pPr>
        <w:pStyle w:val="Bibliography"/>
      </w:pPr>
      <w:r w:rsidRPr="00515144">
        <w:t xml:space="preserve">2. </w:t>
      </w:r>
      <w:r w:rsidRPr="00515144">
        <w:tab/>
      </w:r>
      <w:proofErr w:type="spellStart"/>
      <w:r w:rsidRPr="00515144">
        <w:t>Chio</w:t>
      </w:r>
      <w:proofErr w:type="spellEnd"/>
      <w:r w:rsidRPr="00515144">
        <w:t xml:space="preserve"> A, </w:t>
      </w:r>
      <w:proofErr w:type="spellStart"/>
      <w:r w:rsidRPr="00515144">
        <w:t>Logroscino</w:t>
      </w:r>
      <w:proofErr w:type="spellEnd"/>
      <w:r w:rsidRPr="00515144">
        <w:t xml:space="preserve"> G, Hardiman O, et al. Prognostic factors in ALS: A critical review. </w:t>
      </w:r>
      <w:r w:rsidRPr="00515144">
        <w:rPr>
          <w:i/>
          <w:iCs/>
        </w:rPr>
        <w:t>Amyotrophic Lateral Sclerosis</w:t>
      </w:r>
      <w:r w:rsidRPr="00515144">
        <w:t>. 2009;10(5-6):310-323.</w:t>
      </w:r>
    </w:p>
    <w:p w14:paraId="017E2BF8" w14:textId="77777777" w:rsidR="00515144" w:rsidRPr="00515144" w:rsidRDefault="00515144" w:rsidP="00515144">
      <w:pPr>
        <w:pStyle w:val="Bibliography"/>
      </w:pPr>
      <w:r w:rsidRPr="00515144">
        <w:t xml:space="preserve">3. </w:t>
      </w:r>
      <w:r w:rsidRPr="00515144">
        <w:tab/>
        <w:t xml:space="preserve">Mitchell JD, </w:t>
      </w:r>
      <w:proofErr w:type="spellStart"/>
      <w:r w:rsidRPr="00515144">
        <w:t>Borasio</w:t>
      </w:r>
      <w:proofErr w:type="spellEnd"/>
      <w:r w:rsidRPr="00515144">
        <w:t xml:space="preserve"> GD. Amyotrophic lateral sclerosis. </w:t>
      </w:r>
      <w:r w:rsidRPr="00515144">
        <w:rPr>
          <w:i/>
          <w:iCs/>
        </w:rPr>
        <w:t>The Lancet</w:t>
      </w:r>
      <w:r w:rsidRPr="00515144">
        <w:t>. 2007;369(9578):2031-2041.</w:t>
      </w:r>
    </w:p>
    <w:p w14:paraId="60698569" w14:textId="77777777" w:rsidR="00515144" w:rsidRPr="00515144" w:rsidRDefault="00515144" w:rsidP="00515144">
      <w:pPr>
        <w:pStyle w:val="Bibliography"/>
      </w:pPr>
      <w:r w:rsidRPr="00515144">
        <w:t xml:space="preserve">4. </w:t>
      </w:r>
      <w:r w:rsidRPr="00515144">
        <w:tab/>
        <w:t xml:space="preserve">Arthur KC, Calvo A, Price TR, Geiger JT, </w:t>
      </w:r>
      <w:proofErr w:type="spellStart"/>
      <w:r w:rsidRPr="00515144">
        <w:t>Chio</w:t>
      </w:r>
      <w:proofErr w:type="spellEnd"/>
      <w:r w:rsidRPr="00515144">
        <w:t xml:space="preserve"> A, Traynor BJ. Projected increase in amyotrophic lateral sclerosis from 2015 to 2040. </w:t>
      </w:r>
      <w:r w:rsidRPr="00515144">
        <w:rPr>
          <w:i/>
          <w:iCs/>
        </w:rPr>
        <w:t>Nature Communications</w:t>
      </w:r>
      <w:r w:rsidRPr="00515144">
        <w:t>. 2016;7(1):1-6.</w:t>
      </w:r>
    </w:p>
    <w:p w14:paraId="4B2FEF74" w14:textId="77777777" w:rsidR="00515144" w:rsidRPr="00515144" w:rsidRDefault="00515144" w:rsidP="00515144">
      <w:pPr>
        <w:pStyle w:val="Bibliography"/>
      </w:pPr>
      <w:r w:rsidRPr="00515144">
        <w:t xml:space="preserve">5. </w:t>
      </w:r>
      <w:r w:rsidRPr="00515144">
        <w:tab/>
        <w:t xml:space="preserve">Al-Chalabi A, Hardiman O. The epidemiology of ALS: a conspiracy of genes, environment and time. </w:t>
      </w:r>
      <w:r w:rsidRPr="00515144">
        <w:rPr>
          <w:i/>
          <w:iCs/>
        </w:rPr>
        <w:t>Nature Reviews Neurology</w:t>
      </w:r>
      <w:r w:rsidRPr="00515144">
        <w:t>. 2013;9(11):617-628.</w:t>
      </w:r>
    </w:p>
    <w:p w14:paraId="09020013" w14:textId="77777777" w:rsidR="00515144" w:rsidRPr="00515144" w:rsidRDefault="00515144" w:rsidP="00515144">
      <w:pPr>
        <w:pStyle w:val="Bibliography"/>
      </w:pPr>
      <w:r w:rsidRPr="00515144">
        <w:t xml:space="preserve">6. </w:t>
      </w:r>
      <w:r w:rsidRPr="00515144">
        <w:tab/>
        <w:t xml:space="preserve">Hardiman O, Al-Chalabi A, </w:t>
      </w:r>
      <w:proofErr w:type="spellStart"/>
      <w:r w:rsidRPr="00515144">
        <w:t>Chio</w:t>
      </w:r>
      <w:proofErr w:type="spellEnd"/>
      <w:r w:rsidRPr="00515144">
        <w:t xml:space="preserve"> A, et al. Amyotrophic lateral sclerosis. </w:t>
      </w:r>
      <w:r w:rsidRPr="00515144">
        <w:rPr>
          <w:i/>
          <w:iCs/>
        </w:rPr>
        <w:t>Nature reviews Disease primers</w:t>
      </w:r>
      <w:r w:rsidRPr="00515144">
        <w:t>. 2017;3(1):1-19.</w:t>
      </w:r>
    </w:p>
    <w:p w14:paraId="2CC97E98" w14:textId="77777777" w:rsidR="00515144" w:rsidRPr="00515144" w:rsidRDefault="00515144" w:rsidP="00515144">
      <w:pPr>
        <w:pStyle w:val="Bibliography"/>
      </w:pPr>
      <w:r w:rsidRPr="00515144">
        <w:t xml:space="preserve">7. </w:t>
      </w:r>
      <w:r w:rsidRPr="00515144">
        <w:tab/>
      </w:r>
      <w:proofErr w:type="spellStart"/>
      <w:r w:rsidRPr="00515144">
        <w:t>Oskarsson</w:t>
      </w:r>
      <w:proofErr w:type="spellEnd"/>
      <w:r w:rsidRPr="00515144">
        <w:t xml:space="preserve"> B, Horton DK, </w:t>
      </w:r>
      <w:proofErr w:type="spellStart"/>
      <w:r w:rsidRPr="00515144">
        <w:t>Mitsumoto</w:t>
      </w:r>
      <w:proofErr w:type="spellEnd"/>
      <w:r w:rsidRPr="00515144">
        <w:t xml:space="preserve"> H. Potential environmental factors in amyotrophic lateral sclerosis. </w:t>
      </w:r>
      <w:r w:rsidRPr="00515144">
        <w:rPr>
          <w:i/>
          <w:iCs/>
        </w:rPr>
        <w:t>Neurologic Clinics</w:t>
      </w:r>
      <w:r w:rsidRPr="00515144">
        <w:t>. 2015;33(4):877-888.</w:t>
      </w:r>
    </w:p>
    <w:p w14:paraId="490A4EB5" w14:textId="77777777" w:rsidR="00515144" w:rsidRPr="00515144" w:rsidRDefault="00515144" w:rsidP="00515144">
      <w:pPr>
        <w:pStyle w:val="Bibliography"/>
      </w:pPr>
      <w:r w:rsidRPr="00515144">
        <w:t xml:space="preserve">8. </w:t>
      </w:r>
      <w:r w:rsidRPr="00515144">
        <w:tab/>
      </w:r>
      <w:proofErr w:type="spellStart"/>
      <w:r w:rsidRPr="00515144">
        <w:t>Longinetti</w:t>
      </w:r>
      <w:proofErr w:type="spellEnd"/>
      <w:r w:rsidRPr="00515144">
        <w:t xml:space="preserve"> E, Fang F. Epidemiology of amyotrophic lateral sclerosis: An update of recent literature. </w:t>
      </w:r>
      <w:r w:rsidRPr="00515144">
        <w:rPr>
          <w:i/>
          <w:iCs/>
        </w:rPr>
        <w:t>Current Opinion In Neurology</w:t>
      </w:r>
      <w:r w:rsidRPr="00515144">
        <w:t>. 2019;32(5):771.</w:t>
      </w:r>
    </w:p>
    <w:p w14:paraId="2B7A4627" w14:textId="77777777" w:rsidR="00515144" w:rsidRPr="00515144" w:rsidRDefault="00515144" w:rsidP="00515144">
      <w:pPr>
        <w:pStyle w:val="Bibliography"/>
      </w:pPr>
      <w:r w:rsidRPr="00515144">
        <w:t xml:space="preserve">9. </w:t>
      </w:r>
      <w:r w:rsidRPr="00515144">
        <w:tab/>
      </w:r>
      <w:proofErr w:type="spellStart"/>
      <w:r w:rsidRPr="00515144">
        <w:t>Dominici</w:t>
      </w:r>
      <w:proofErr w:type="spellEnd"/>
      <w:r w:rsidRPr="00515144">
        <w:t xml:space="preserve"> F, Peng RD, Bell ML, et al. Fine particulate air pollution and hospital admission for cardiovascular and respiratory diseases. </w:t>
      </w:r>
      <w:r w:rsidRPr="00515144">
        <w:rPr>
          <w:i/>
          <w:iCs/>
        </w:rPr>
        <w:t>JAMA</w:t>
      </w:r>
      <w:r w:rsidRPr="00515144">
        <w:t>. 2006;295(10):1127-1134.</w:t>
      </w:r>
    </w:p>
    <w:p w14:paraId="0CE21C30" w14:textId="77777777" w:rsidR="00515144" w:rsidRPr="00515144" w:rsidRDefault="00515144" w:rsidP="00515144">
      <w:pPr>
        <w:pStyle w:val="Bibliography"/>
      </w:pPr>
      <w:r w:rsidRPr="00515144">
        <w:t xml:space="preserve">10. </w:t>
      </w:r>
      <w:r w:rsidRPr="00515144">
        <w:tab/>
        <w:t xml:space="preserve">Bennett JE, Tamura-Wicks H, Parks RM, et al. Particulate matter air pollution and national and county life expectancy loss in the USA: A spatiotemporal analysis. </w:t>
      </w:r>
      <w:r w:rsidRPr="00515144">
        <w:rPr>
          <w:i/>
          <w:iCs/>
        </w:rPr>
        <w:t>PLOS Medicine</w:t>
      </w:r>
      <w:r w:rsidRPr="00515144">
        <w:t>. 2019;16(7):e1002856. doi:10.1371/journal.pmed.1002856</w:t>
      </w:r>
    </w:p>
    <w:p w14:paraId="596024FE" w14:textId="77777777" w:rsidR="00515144" w:rsidRPr="00515144" w:rsidRDefault="00515144" w:rsidP="00515144">
      <w:pPr>
        <w:pStyle w:val="Bibliography"/>
      </w:pPr>
      <w:r w:rsidRPr="00515144">
        <w:t xml:space="preserve">11. </w:t>
      </w:r>
      <w:r w:rsidRPr="00515144">
        <w:tab/>
        <w:t xml:space="preserve">Schwartz J. Particulate air pollution and chronic respiratory disease. </w:t>
      </w:r>
      <w:r w:rsidRPr="00515144">
        <w:rPr>
          <w:i/>
          <w:iCs/>
        </w:rPr>
        <w:t>Environmental Research</w:t>
      </w:r>
      <w:r w:rsidRPr="00515144">
        <w:t>. 1993;62(1):7-13.</w:t>
      </w:r>
    </w:p>
    <w:p w14:paraId="58781005" w14:textId="77777777" w:rsidR="00515144" w:rsidRPr="00515144" w:rsidRDefault="00515144" w:rsidP="00515144">
      <w:pPr>
        <w:pStyle w:val="Bibliography"/>
      </w:pPr>
      <w:r w:rsidRPr="00515144">
        <w:t xml:space="preserve">12. </w:t>
      </w:r>
      <w:r w:rsidRPr="00515144">
        <w:tab/>
        <w:t xml:space="preserve">Schwartz J. The distributed lag between air pollution and daily deaths. </w:t>
      </w:r>
      <w:r w:rsidRPr="00515144">
        <w:rPr>
          <w:i/>
          <w:iCs/>
        </w:rPr>
        <w:t>Epidemiology</w:t>
      </w:r>
      <w:r w:rsidRPr="00515144">
        <w:t>. 2000;11(3):320-326.</w:t>
      </w:r>
    </w:p>
    <w:p w14:paraId="110B714D" w14:textId="77777777" w:rsidR="00515144" w:rsidRPr="00515144" w:rsidRDefault="00515144" w:rsidP="00515144">
      <w:pPr>
        <w:pStyle w:val="Bibliography"/>
      </w:pPr>
      <w:r w:rsidRPr="00515144">
        <w:t xml:space="preserve">13. </w:t>
      </w:r>
      <w:r w:rsidRPr="00515144">
        <w:tab/>
        <w:t xml:space="preserve">Brook RD, Rajagopalan S, Pope III CA, et al. Particulate matter air pollution and cardiovascular disease: an update to the scientific statement from the American Heart Association. </w:t>
      </w:r>
      <w:r w:rsidRPr="00515144">
        <w:rPr>
          <w:i/>
          <w:iCs/>
        </w:rPr>
        <w:t>Circulation</w:t>
      </w:r>
      <w:r w:rsidRPr="00515144">
        <w:t>. 2010;121(21):2331-2378.</w:t>
      </w:r>
    </w:p>
    <w:p w14:paraId="7F065682" w14:textId="77777777" w:rsidR="00515144" w:rsidRPr="00515144" w:rsidRDefault="00515144" w:rsidP="00515144">
      <w:pPr>
        <w:pStyle w:val="Bibliography"/>
      </w:pPr>
      <w:r w:rsidRPr="00515144">
        <w:t xml:space="preserve">14. </w:t>
      </w:r>
      <w:r w:rsidRPr="00515144">
        <w:tab/>
        <w:t xml:space="preserve">Dockery DW, Pope CA, Xu X, et al. An association between air pollution and mortality in six U.S. cities. </w:t>
      </w:r>
      <w:r w:rsidRPr="00515144">
        <w:rPr>
          <w:i/>
          <w:iCs/>
        </w:rPr>
        <w:t>New England Journal of Medicine</w:t>
      </w:r>
      <w:r w:rsidRPr="00515144">
        <w:t>. 1993;329(24):1753-1759. doi:10.1056/NEJM199312093292401</w:t>
      </w:r>
    </w:p>
    <w:p w14:paraId="3131BAA1" w14:textId="77777777" w:rsidR="00515144" w:rsidRPr="00515144" w:rsidRDefault="00515144" w:rsidP="00515144">
      <w:pPr>
        <w:pStyle w:val="Bibliography"/>
      </w:pPr>
      <w:r w:rsidRPr="00515144">
        <w:lastRenderedPageBreak/>
        <w:t xml:space="preserve">15. </w:t>
      </w:r>
      <w:r w:rsidRPr="00515144">
        <w:tab/>
        <w:t xml:space="preserve">Block ML, Elder A, </w:t>
      </w:r>
      <w:proofErr w:type="spellStart"/>
      <w:r w:rsidRPr="00515144">
        <w:t>Auten</w:t>
      </w:r>
      <w:proofErr w:type="spellEnd"/>
      <w:r w:rsidRPr="00515144">
        <w:t xml:space="preserve"> RL, et al. The outdoor air pollution and brain health workshop. </w:t>
      </w:r>
      <w:r w:rsidRPr="00515144">
        <w:rPr>
          <w:i/>
          <w:iCs/>
        </w:rPr>
        <w:t>Neurotoxicology</w:t>
      </w:r>
      <w:r w:rsidRPr="00515144">
        <w:t>. 2012;33(5):972-984.</w:t>
      </w:r>
    </w:p>
    <w:p w14:paraId="5BD180A3" w14:textId="77777777" w:rsidR="00515144" w:rsidRPr="00515144" w:rsidRDefault="00515144" w:rsidP="00515144">
      <w:pPr>
        <w:pStyle w:val="Bibliography"/>
      </w:pPr>
      <w:r w:rsidRPr="00515144">
        <w:t xml:space="preserve">16. </w:t>
      </w:r>
      <w:r w:rsidRPr="00515144">
        <w:tab/>
      </w:r>
      <w:proofErr w:type="spellStart"/>
      <w:r w:rsidRPr="00515144">
        <w:t>Zanobetti</w:t>
      </w:r>
      <w:proofErr w:type="spellEnd"/>
      <w:r w:rsidRPr="00515144">
        <w:t xml:space="preserve"> A, </w:t>
      </w:r>
      <w:proofErr w:type="spellStart"/>
      <w:r w:rsidRPr="00515144">
        <w:t>Dominici</w:t>
      </w:r>
      <w:proofErr w:type="spellEnd"/>
      <w:r w:rsidRPr="00515144">
        <w:t xml:space="preserve"> F, Wang Y, Schwartz JD. A national case-crossover analysis of the short-term effect of PM 2.5 on hospitalizations and mortality in subjects with diabetes and neurological disorders. </w:t>
      </w:r>
      <w:r w:rsidRPr="00515144">
        <w:rPr>
          <w:i/>
          <w:iCs/>
        </w:rPr>
        <w:t>Environmental Health</w:t>
      </w:r>
      <w:r w:rsidRPr="00515144">
        <w:t>. 2014;13(1):1-11.</w:t>
      </w:r>
    </w:p>
    <w:p w14:paraId="0F40D85E" w14:textId="77777777" w:rsidR="00515144" w:rsidRPr="00515144" w:rsidRDefault="00515144" w:rsidP="00515144">
      <w:pPr>
        <w:pStyle w:val="Bibliography"/>
      </w:pPr>
      <w:r w:rsidRPr="00515144">
        <w:t xml:space="preserve">17. </w:t>
      </w:r>
      <w:r w:rsidRPr="00515144">
        <w:tab/>
        <w:t xml:space="preserve">Ritz B, Lee P-C, Hansen J, et al. Traffic-related air pollution and Parkinson’s disease in Denmark: A case–control study. </w:t>
      </w:r>
      <w:r w:rsidRPr="00515144">
        <w:rPr>
          <w:i/>
          <w:iCs/>
        </w:rPr>
        <w:t>Environmental Health Perspectives</w:t>
      </w:r>
      <w:r w:rsidRPr="00515144">
        <w:t>. 2016;124(3):351-356.</w:t>
      </w:r>
    </w:p>
    <w:p w14:paraId="45B937E2" w14:textId="77777777" w:rsidR="00515144" w:rsidRPr="00515144" w:rsidRDefault="00515144" w:rsidP="00515144">
      <w:pPr>
        <w:pStyle w:val="Bibliography"/>
      </w:pPr>
      <w:r w:rsidRPr="00515144">
        <w:t xml:space="preserve">18. </w:t>
      </w:r>
      <w:r w:rsidRPr="00515144">
        <w:tab/>
        <w:t xml:space="preserve">Kioumourtzoglou M-A, Schwartz JD, Weisskopf MG, et al. Long-term PM2.5 exposure and neurological hospital admissions in the northeastern United States. </w:t>
      </w:r>
      <w:r w:rsidRPr="00515144">
        <w:rPr>
          <w:i/>
          <w:iCs/>
        </w:rPr>
        <w:t>Environmental health perspectives</w:t>
      </w:r>
      <w:r w:rsidRPr="00515144">
        <w:t>. 2016;124(1):23-29.</w:t>
      </w:r>
    </w:p>
    <w:p w14:paraId="6DA1B99B" w14:textId="77777777" w:rsidR="00515144" w:rsidRPr="00515144" w:rsidRDefault="00515144" w:rsidP="00515144">
      <w:pPr>
        <w:pStyle w:val="Bibliography"/>
      </w:pPr>
      <w:r w:rsidRPr="00515144">
        <w:t xml:space="preserve">19. </w:t>
      </w:r>
      <w:r w:rsidRPr="00515144">
        <w:tab/>
        <w:t xml:space="preserve">Levesque S, </w:t>
      </w:r>
      <w:proofErr w:type="spellStart"/>
      <w:r w:rsidRPr="00515144">
        <w:t>Surace</w:t>
      </w:r>
      <w:proofErr w:type="spellEnd"/>
      <w:r w:rsidRPr="00515144">
        <w:t xml:space="preserve"> MJ, McDonald J, Block ML. Air pollution &amp; the brain: </w:t>
      </w:r>
      <w:proofErr w:type="spellStart"/>
      <w:r w:rsidRPr="00515144">
        <w:t>Subchronic</w:t>
      </w:r>
      <w:proofErr w:type="spellEnd"/>
      <w:r w:rsidRPr="00515144">
        <w:t xml:space="preserve"> diesel exhaust exposure causes neuroinflammation and elevates early markers of neurodegenerative disease. </w:t>
      </w:r>
      <w:r w:rsidRPr="00515144">
        <w:rPr>
          <w:i/>
          <w:iCs/>
        </w:rPr>
        <w:t>Journal of Neuroinflammation</w:t>
      </w:r>
      <w:r w:rsidRPr="00515144">
        <w:t>. 2011;8(1):1-10.</w:t>
      </w:r>
    </w:p>
    <w:p w14:paraId="705A6DB6" w14:textId="77777777" w:rsidR="00515144" w:rsidRPr="00515144" w:rsidRDefault="00515144" w:rsidP="00515144">
      <w:pPr>
        <w:pStyle w:val="Bibliography"/>
      </w:pPr>
      <w:r w:rsidRPr="00515144">
        <w:t xml:space="preserve">20. </w:t>
      </w:r>
      <w:r w:rsidRPr="00515144">
        <w:tab/>
      </w:r>
      <w:proofErr w:type="spellStart"/>
      <w:r w:rsidRPr="00515144">
        <w:t>Heusinkveld</w:t>
      </w:r>
      <w:proofErr w:type="spellEnd"/>
      <w:r w:rsidRPr="00515144">
        <w:t xml:space="preserve"> HJ, </w:t>
      </w:r>
      <w:proofErr w:type="spellStart"/>
      <w:r w:rsidRPr="00515144">
        <w:t>Wahle</w:t>
      </w:r>
      <w:proofErr w:type="spellEnd"/>
      <w:r w:rsidRPr="00515144">
        <w:t xml:space="preserve"> T, Campbell A, et al. Neurodegenerative and neurological disorders by small inhaled particles. </w:t>
      </w:r>
      <w:r w:rsidRPr="00515144">
        <w:rPr>
          <w:i/>
          <w:iCs/>
        </w:rPr>
        <w:t>Neurotoxicology</w:t>
      </w:r>
      <w:r w:rsidRPr="00515144">
        <w:t>. 2016;56:94-106.</w:t>
      </w:r>
    </w:p>
    <w:p w14:paraId="582FC970" w14:textId="77777777" w:rsidR="00515144" w:rsidRPr="00515144" w:rsidRDefault="00515144" w:rsidP="00515144">
      <w:pPr>
        <w:pStyle w:val="Bibliography"/>
      </w:pPr>
      <w:r w:rsidRPr="00515144">
        <w:t xml:space="preserve">21. </w:t>
      </w:r>
      <w:r w:rsidRPr="00515144">
        <w:tab/>
        <w:t xml:space="preserve">Power MC, Weisskopf MG, </w:t>
      </w:r>
      <w:proofErr w:type="spellStart"/>
      <w:r w:rsidRPr="00515144">
        <w:t>Alexeeff</w:t>
      </w:r>
      <w:proofErr w:type="spellEnd"/>
      <w:r w:rsidRPr="00515144">
        <w:t xml:space="preserve"> SE, </w:t>
      </w:r>
      <w:proofErr w:type="spellStart"/>
      <w:r w:rsidRPr="00515144">
        <w:t>Coull</w:t>
      </w:r>
      <w:proofErr w:type="spellEnd"/>
      <w:r w:rsidRPr="00515144">
        <w:t xml:space="preserve"> BA, Spiro III A, Schwartz J. Traffic-related air pollution and cognitive function in a cohort of older men. </w:t>
      </w:r>
      <w:r w:rsidRPr="00515144">
        <w:rPr>
          <w:i/>
          <w:iCs/>
        </w:rPr>
        <w:t>Environmental Health Perspectives</w:t>
      </w:r>
      <w:r w:rsidRPr="00515144">
        <w:t>. 2011;119(5):682-687.</w:t>
      </w:r>
    </w:p>
    <w:p w14:paraId="3C4FC44D" w14:textId="77777777" w:rsidR="00515144" w:rsidRPr="00515144" w:rsidRDefault="00515144" w:rsidP="00515144">
      <w:pPr>
        <w:pStyle w:val="Bibliography"/>
      </w:pPr>
      <w:r w:rsidRPr="00515144">
        <w:t xml:space="preserve">22. </w:t>
      </w:r>
      <w:r w:rsidRPr="00515144">
        <w:tab/>
      </w:r>
      <w:proofErr w:type="spellStart"/>
      <w:r w:rsidRPr="00515144">
        <w:t>Dubowsky</w:t>
      </w:r>
      <w:proofErr w:type="spellEnd"/>
      <w:r w:rsidRPr="00515144">
        <w:t xml:space="preserve"> SD, Suh H, Schwartz J, </w:t>
      </w:r>
      <w:proofErr w:type="spellStart"/>
      <w:r w:rsidRPr="00515144">
        <w:t>Coull</w:t>
      </w:r>
      <w:proofErr w:type="spellEnd"/>
      <w:r w:rsidRPr="00515144">
        <w:t xml:space="preserve"> BA, Gold DR. Diabetes, obesity, and hypertension may enhance associations between air pollution and markers of systemic inflammation. </w:t>
      </w:r>
      <w:r w:rsidRPr="00515144">
        <w:rPr>
          <w:i/>
          <w:iCs/>
        </w:rPr>
        <w:t>Environmental Health Perspectives</w:t>
      </w:r>
      <w:r w:rsidRPr="00515144">
        <w:t>. 2006;114(7):992-998.</w:t>
      </w:r>
    </w:p>
    <w:p w14:paraId="5B2A860D" w14:textId="77777777" w:rsidR="00515144" w:rsidRPr="00515144" w:rsidRDefault="00515144" w:rsidP="00515144">
      <w:pPr>
        <w:pStyle w:val="Bibliography"/>
      </w:pPr>
      <w:r w:rsidRPr="00515144">
        <w:t xml:space="preserve">23. </w:t>
      </w:r>
      <w:r w:rsidRPr="00515144">
        <w:tab/>
      </w:r>
      <w:proofErr w:type="spellStart"/>
      <w:r w:rsidRPr="00515144">
        <w:t>Ruckerl</w:t>
      </w:r>
      <w:proofErr w:type="spellEnd"/>
      <w:r w:rsidRPr="00515144">
        <w:t xml:space="preserve"> R, </w:t>
      </w:r>
      <w:proofErr w:type="spellStart"/>
      <w:r w:rsidRPr="00515144">
        <w:t>Ibald-Mulli</w:t>
      </w:r>
      <w:proofErr w:type="spellEnd"/>
      <w:r w:rsidRPr="00515144">
        <w:t xml:space="preserve"> A, Koenig W, et al. Air pollution and markers of inflammation and coagulation in patients with coronary heart disease. </w:t>
      </w:r>
      <w:r w:rsidRPr="00515144">
        <w:rPr>
          <w:i/>
          <w:iCs/>
        </w:rPr>
        <w:t>American Journal of Respiratory and Critical Care Medicine</w:t>
      </w:r>
      <w:r w:rsidRPr="00515144">
        <w:t>. 2006;173(4):432-441.</w:t>
      </w:r>
    </w:p>
    <w:p w14:paraId="096596E3" w14:textId="77777777" w:rsidR="00515144" w:rsidRPr="00515144" w:rsidRDefault="00515144" w:rsidP="00515144">
      <w:pPr>
        <w:pStyle w:val="Bibliography"/>
      </w:pPr>
      <w:r w:rsidRPr="00515144">
        <w:t xml:space="preserve">24. </w:t>
      </w:r>
      <w:r w:rsidRPr="00515144">
        <w:tab/>
        <w:t xml:space="preserve">Hoffmann B, </w:t>
      </w:r>
      <w:proofErr w:type="spellStart"/>
      <w:r w:rsidRPr="00515144">
        <w:t>Moebus</w:t>
      </w:r>
      <w:proofErr w:type="spellEnd"/>
      <w:r w:rsidRPr="00515144">
        <w:t xml:space="preserve"> S, </w:t>
      </w:r>
      <w:proofErr w:type="spellStart"/>
      <w:r w:rsidRPr="00515144">
        <w:t>Dragano</w:t>
      </w:r>
      <w:proofErr w:type="spellEnd"/>
      <w:r w:rsidRPr="00515144">
        <w:t xml:space="preserve"> N, et al. Chronic residential exposure to particulate matter air pollution and systemic inflammatory markers. </w:t>
      </w:r>
      <w:r w:rsidRPr="00515144">
        <w:rPr>
          <w:i/>
          <w:iCs/>
        </w:rPr>
        <w:t>Environmental Health Perspectives</w:t>
      </w:r>
      <w:r w:rsidRPr="00515144">
        <w:t>. 2009;117(8):1302-1308.</w:t>
      </w:r>
    </w:p>
    <w:p w14:paraId="195A471A" w14:textId="77777777" w:rsidR="00515144" w:rsidRPr="00515144" w:rsidRDefault="00515144" w:rsidP="00515144">
      <w:pPr>
        <w:pStyle w:val="Bibliography"/>
      </w:pPr>
      <w:r w:rsidRPr="00515144">
        <w:t xml:space="preserve">25. </w:t>
      </w:r>
      <w:r w:rsidRPr="00515144">
        <w:tab/>
        <w:t xml:space="preserve">Kelly FJ. Oxidative stress: Its role in air pollution and adverse health effects. </w:t>
      </w:r>
      <w:r w:rsidRPr="00515144">
        <w:rPr>
          <w:i/>
          <w:iCs/>
        </w:rPr>
        <w:t>Occupational and Environmental Medicine</w:t>
      </w:r>
      <w:r w:rsidRPr="00515144">
        <w:t>. 2003;60(8):612-616.</w:t>
      </w:r>
    </w:p>
    <w:p w14:paraId="3766729C" w14:textId="77777777" w:rsidR="00515144" w:rsidRPr="00515144" w:rsidRDefault="00515144" w:rsidP="00515144">
      <w:pPr>
        <w:pStyle w:val="Bibliography"/>
      </w:pPr>
      <w:r w:rsidRPr="00515144">
        <w:t xml:space="preserve">26. </w:t>
      </w:r>
      <w:r w:rsidRPr="00515144">
        <w:tab/>
        <w:t xml:space="preserve">Chuang K-J, Chan C-C, </w:t>
      </w:r>
      <w:proofErr w:type="spellStart"/>
      <w:r w:rsidRPr="00515144">
        <w:t>Su</w:t>
      </w:r>
      <w:proofErr w:type="spellEnd"/>
      <w:r w:rsidRPr="00515144">
        <w:t xml:space="preserve"> T-C, Lee C-T, Tang C-S. The effect of urban air pollution on inflammation, oxidative stress, coagulation, and autonomic dysfunction in young adults. </w:t>
      </w:r>
      <w:r w:rsidRPr="00515144">
        <w:rPr>
          <w:i/>
          <w:iCs/>
        </w:rPr>
        <w:t>American journal of respiratory and critical care medicine</w:t>
      </w:r>
      <w:r w:rsidRPr="00515144">
        <w:t>. 2007;176(4):370-376.</w:t>
      </w:r>
    </w:p>
    <w:p w14:paraId="70478D0E" w14:textId="77777777" w:rsidR="00515144" w:rsidRPr="00515144" w:rsidRDefault="00515144" w:rsidP="00515144">
      <w:pPr>
        <w:pStyle w:val="Bibliography"/>
      </w:pPr>
      <w:r w:rsidRPr="00515144">
        <w:t xml:space="preserve">27. </w:t>
      </w:r>
      <w:r w:rsidRPr="00515144">
        <w:tab/>
        <w:t xml:space="preserve">Li N, </w:t>
      </w:r>
      <w:proofErr w:type="spellStart"/>
      <w:r w:rsidRPr="00515144">
        <w:t>Sioutas</w:t>
      </w:r>
      <w:proofErr w:type="spellEnd"/>
      <w:r w:rsidRPr="00515144">
        <w:t xml:space="preserve"> C, Cho A, et al. Ultrafine particulate pollutants induce oxidative stress and mitochondrial damage. </w:t>
      </w:r>
      <w:r w:rsidRPr="00515144">
        <w:rPr>
          <w:i/>
          <w:iCs/>
        </w:rPr>
        <w:t>Environmental Health Perspectives</w:t>
      </w:r>
      <w:r w:rsidRPr="00515144">
        <w:t>. 2003;111(4):455-460.</w:t>
      </w:r>
    </w:p>
    <w:p w14:paraId="03FB4FBF" w14:textId="77777777" w:rsidR="00515144" w:rsidRPr="00515144" w:rsidRDefault="00515144" w:rsidP="00515144">
      <w:pPr>
        <w:pStyle w:val="Bibliography"/>
      </w:pPr>
      <w:r w:rsidRPr="00515144">
        <w:lastRenderedPageBreak/>
        <w:t xml:space="preserve">28. </w:t>
      </w:r>
      <w:r w:rsidRPr="00515144">
        <w:tab/>
      </w:r>
      <w:proofErr w:type="spellStart"/>
      <w:r w:rsidRPr="00515144">
        <w:t>Sørensen</w:t>
      </w:r>
      <w:proofErr w:type="spellEnd"/>
      <w:r w:rsidRPr="00515144">
        <w:t xml:space="preserve"> M, </w:t>
      </w:r>
      <w:proofErr w:type="spellStart"/>
      <w:r w:rsidRPr="00515144">
        <w:t>Daneshvar</w:t>
      </w:r>
      <w:proofErr w:type="spellEnd"/>
      <w:r w:rsidRPr="00515144">
        <w:t xml:space="preserve"> B, Hansen M, et al. Personal PM2.5 exposure and markers of oxidative stress in blood. </w:t>
      </w:r>
      <w:r w:rsidRPr="00515144">
        <w:rPr>
          <w:i/>
          <w:iCs/>
        </w:rPr>
        <w:t>Environmental health perspectives</w:t>
      </w:r>
      <w:r w:rsidRPr="00515144">
        <w:t>. 2003;111(2):161-166.</w:t>
      </w:r>
    </w:p>
    <w:p w14:paraId="5B2EF706" w14:textId="77777777" w:rsidR="00515144" w:rsidRPr="00515144" w:rsidRDefault="00515144" w:rsidP="00515144">
      <w:pPr>
        <w:pStyle w:val="Bibliography"/>
      </w:pPr>
      <w:r w:rsidRPr="00515144">
        <w:t xml:space="preserve">29. </w:t>
      </w:r>
      <w:r w:rsidRPr="00515144">
        <w:tab/>
        <w:t>Block ML, Calderón-</w:t>
      </w:r>
      <w:proofErr w:type="spellStart"/>
      <w:r w:rsidRPr="00515144">
        <w:t>Garcidueñas</w:t>
      </w:r>
      <w:proofErr w:type="spellEnd"/>
      <w:r w:rsidRPr="00515144">
        <w:t xml:space="preserve"> L. Air pollution: mechanisms of neuroinflammation and CNS disease. </w:t>
      </w:r>
      <w:r w:rsidRPr="00515144">
        <w:rPr>
          <w:i/>
          <w:iCs/>
        </w:rPr>
        <w:t>Trends in neurosciences</w:t>
      </w:r>
      <w:r w:rsidRPr="00515144">
        <w:t>. 2009;32(9):506-516.</w:t>
      </w:r>
    </w:p>
    <w:p w14:paraId="33C79A91" w14:textId="77777777" w:rsidR="00515144" w:rsidRPr="00515144" w:rsidRDefault="00515144" w:rsidP="00515144">
      <w:pPr>
        <w:pStyle w:val="Bibliography"/>
      </w:pPr>
      <w:r w:rsidRPr="00515144">
        <w:t xml:space="preserve">30. </w:t>
      </w:r>
      <w:r w:rsidRPr="00515144">
        <w:tab/>
        <w:t xml:space="preserve">Perry VH, Cunningham C, Holmes C. Systemic infections and inflammation affect chronic neurodegeneration. </w:t>
      </w:r>
      <w:r w:rsidRPr="00515144">
        <w:rPr>
          <w:i/>
          <w:iCs/>
        </w:rPr>
        <w:t>Nature Reviews Immunology</w:t>
      </w:r>
      <w:r w:rsidRPr="00515144">
        <w:t>. 2007;7(2):161-167.</w:t>
      </w:r>
    </w:p>
    <w:p w14:paraId="0B816A0C" w14:textId="77777777" w:rsidR="00515144" w:rsidRPr="00515144" w:rsidRDefault="00515144" w:rsidP="00515144">
      <w:pPr>
        <w:pStyle w:val="Bibliography"/>
      </w:pPr>
      <w:r w:rsidRPr="00515144">
        <w:t xml:space="preserve">31. </w:t>
      </w:r>
      <w:r w:rsidRPr="00515144">
        <w:tab/>
        <w:t xml:space="preserve">Bergeron C. Oxidative stress: its role in the pathogenesis of amyotrophic lateral sclerosis. </w:t>
      </w:r>
      <w:r w:rsidRPr="00515144">
        <w:rPr>
          <w:i/>
          <w:iCs/>
        </w:rPr>
        <w:t>Journal of the neurological sciences</w:t>
      </w:r>
      <w:r w:rsidRPr="00515144">
        <w:t>. 1995;129:81-84.</w:t>
      </w:r>
    </w:p>
    <w:p w14:paraId="7ECDF8C4" w14:textId="77777777" w:rsidR="00515144" w:rsidRPr="00515144" w:rsidRDefault="00515144" w:rsidP="00515144">
      <w:pPr>
        <w:pStyle w:val="Bibliography"/>
      </w:pPr>
      <w:r w:rsidRPr="00515144">
        <w:t xml:space="preserve">32. </w:t>
      </w:r>
      <w:r w:rsidRPr="00515144">
        <w:tab/>
        <w:t xml:space="preserve">Mhatre M, Floyd RA, Hensley K. Oxidative stress and neuroinflammation in Alzheimer’s disease and amyotrophic lateral sclerosis: common links and potential therapeutic targets. </w:t>
      </w:r>
      <w:r w:rsidRPr="00515144">
        <w:rPr>
          <w:i/>
          <w:iCs/>
        </w:rPr>
        <w:t>Journal of Alzheimer’s disease</w:t>
      </w:r>
      <w:r w:rsidRPr="00515144">
        <w:t>. 2004;6(2):147-157.</w:t>
      </w:r>
    </w:p>
    <w:p w14:paraId="3ECD7010" w14:textId="77777777" w:rsidR="00515144" w:rsidRPr="00515144" w:rsidRDefault="00515144" w:rsidP="00515144">
      <w:pPr>
        <w:pStyle w:val="Bibliography"/>
      </w:pPr>
      <w:r w:rsidRPr="00515144">
        <w:t xml:space="preserve">33. </w:t>
      </w:r>
      <w:r w:rsidRPr="00515144">
        <w:tab/>
        <w:t xml:space="preserve">D’Amico E, Factor-Litvak P, </w:t>
      </w:r>
      <w:proofErr w:type="spellStart"/>
      <w:r w:rsidRPr="00515144">
        <w:t>Santella</w:t>
      </w:r>
      <w:proofErr w:type="spellEnd"/>
      <w:r w:rsidRPr="00515144">
        <w:t xml:space="preserve"> RM, </w:t>
      </w:r>
      <w:proofErr w:type="spellStart"/>
      <w:r w:rsidRPr="00515144">
        <w:t>Mitsumoto</w:t>
      </w:r>
      <w:proofErr w:type="spellEnd"/>
      <w:r w:rsidRPr="00515144">
        <w:t xml:space="preserve"> H. Clinical perspective on oxidative stress in sporadic amyotrophic lateral sclerosis. </w:t>
      </w:r>
      <w:r w:rsidRPr="00515144">
        <w:rPr>
          <w:i/>
          <w:iCs/>
        </w:rPr>
        <w:t>Free radical biology and medicine</w:t>
      </w:r>
      <w:r w:rsidRPr="00515144">
        <w:t>. 2013;65:509-527.</w:t>
      </w:r>
    </w:p>
    <w:p w14:paraId="6A50EF33" w14:textId="77777777" w:rsidR="00515144" w:rsidRPr="00515144" w:rsidRDefault="00515144" w:rsidP="00515144">
      <w:pPr>
        <w:pStyle w:val="Bibliography"/>
      </w:pPr>
      <w:r w:rsidRPr="00515144">
        <w:t xml:space="preserve">34. </w:t>
      </w:r>
      <w:r w:rsidRPr="00515144">
        <w:tab/>
        <w:t xml:space="preserve">Perry VH, Nicoll JA, Holmes C. Microglia in neurodegenerative disease. </w:t>
      </w:r>
      <w:r w:rsidRPr="00515144">
        <w:rPr>
          <w:i/>
          <w:iCs/>
        </w:rPr>
        <w:t>Nature Reviews Neurology</w:t>
      </w:r>
      <w:r w:rsidRPr="00515144">
        <w:t>. 2010;6(4):193-201.</w:t>
      </w:r>
    </w:p>
    <w:p w14:paraId="3DF56C1E" w14:textId="77777777" w:rsidR="00515144" w:rsidRPr="00515144" w:rsidRDefault="00515144" w:rsidP="00515144">
      <w:pPr>
        <w:pStyle w:val="Bibliography"/>
      </w:pPr>
      <w:r w:rsidRPr="00515144">
        <w:t xml:space="preserve">35. </w:t>
      </w:r>
      <w:r w:rsidRPr="00515144">
        <w:tab/>
        <w:t xml:space="preserve">Nunez Y, Boehme AK, Weisskopf MG, et al. Fine particle exposure and clinical aggravation in neurodegenerative diseases in New York State. </w:t>
      </w:r>
      <w:r w:rsidRPr="00515144">
        <w:rPr>
          <w:i/>
          <w:iCs/>
        </w:rPr>
        <w:t>Environmental Health Perspectives</w:t>
      </w:r>
      <w:r w:rsidRPr="00515144">
        <w:t>. 2021;129(2):027003.</w:t>
      </w:r>
    </w:p>
    <w:p w14:paraId="0B4186A8" w14:textId="77777777" w:rsidR="00515144" w:rsidRPr="00515144" w:rsidRDefault="00515144" w:rsidP="00515144">
      <w:pPr>
        <w:pStyle w:val="Bibliography"/>
      </w:pPr>
      <w:r w:rsidRPr="00515144">
        <w:t xml:space="preserve">36. </w:t>
      </w:r>
      <w:r w:rsidRPr="00515144">
        <w:tab/>
        <w:t xml:space="preserve">Nunez Y, Boehme AK, Li M, et al. Parkinson’s disease aggravation in association with fine particle components in New York State. </w:t>
      </w:r>
      <w:r w:rsidRPr="00515144">
        <w:rPr>
          <w:i/>
          <w:iCs/>
        </w:rPr>
        <w:t>Environmental Research</w:t>
      </w:r>
      <w:r w:rsidRPr="00515144">
        <w:t>. 2021;201:111554.</w:t>
      </w:r>
    </w:p>
    <w:p w14:paraId="6BD780A5" w14:textId="77777777" w:rsidR="00515144" w:rsidRPr="00515144" w:rsidRDefault="00515144" w:rsidP="00515144">
      <w:pPr>
        <w:pStyle w:val="Bibliography"/>
      </w:pPr>
      <w:r w:rsidRPr="00515144">
        <w:t xml:space="preserve">37. </w:t>
      </w:r>
      <w:r w:rsidRPr="00515144">
        <w:tab/>
        <w:t xml:space="preserve">Malek AM, </w:t>
      </w:r>
      <w:proofErr w:type="spellStart"/>
      <w:r w:rsidRPr="00515144">
        <w:t>Barchowsky</w:t>
      </w:r>
      <w:proofErr w:type="spellEnd"/>
      <w:r w:rsidRPr="00515144">
        <w:t xml:space="preserve"> A, Bowser R, et al. Exposure to hazardous air pollutants and the risk of amyotrophic lateral sclerosis. </w:t>
      </w:r>
      <w:r w:rsidRPr="00515144">
        <w:rPr>
          <w:i/>
          <w:iCs/>
        </w:rPr>
        <w:t>Environmental Pollution</w:t>
      </w:r>
      <w:r w:rsidRPr="00515144">
        <w:t>. 2015;197:181-186.</w:t>
      </w:r>
    </w:p>
    <w:p w14:paraId="456F1AD3" w14:textId="77777777" w:rsidR="00515144" w:rsidRPr="00515144" w:rsidRDefault="00515144" w:rsidP="00515144">
      <w:pPr>
        <w:pStyle w:val="Bibliography"/>
      </w:pPr>
      <w:r w:rsidRPr="00515144">
        <w:t xml:space="preserve">38. </w:t>
      </w:r>
      <w:r w:rsidRPr="00515144">
        <w:tab/>
        <w:t xml:space="preserve">Yu Z, Peters S, van BL, et al. Long-Term Exposure to Ultrafine Particles and Particulate Matter Constituents and the Risk of Amyotrophic Lateral Sclerosis. </w:t>
      </w:r>
      <w:r w:rsidRPr="00515144">
        <w:rPr>
          <w:i/>
          <w:iCs/>
        </w:rPr>
        <w:t>Environmental Health Perspectives</w:t>
      </w:r>
      <w:r w:rsidRPr="00515144">
        <w:t>. 2021;129(9):097702. doi:10.1289/EHP9131</w:t>
      </w:r>
    </w:p>
    <w:p w14:paraId="5264E53F" w14:textId="77777777" w:rsidR="00515144" w:rsidRPr="00515144" w:rsidRDefault="00515144" w:rsidP="00515144">
      <w:pPr>
        <w:pStyle w:val="Bibliography"/>
      </w:pPr>
      <w:r w:rsidRPr="00515144">
        <w:t xml:space="preserve">39. </w:t>
      </w:r>
      <w:r w:rsidRPr="00515144">
        <w:tab/>
      </w:r>
      <w:proofErr w:type="spellStart"/>
      <w:r w:rsidRPr="00515144">
        <w:t>Seelen</w:t>
      </w:r>
      <w:proofErr w:type="spellEnd"/>
      <w:r w:rsidRPr="00515144">
        <w:t xml:space="preserve"> M, Toro CRA, </w:t>
      </w:r>
      <w:proofErr w:type="spellStart"/>
      <w:r w:rsidRPr="00515144">
        <w:t>Veldink</w:t>
      </w:r>
      <w:proofErr w:type="spellEnd"/>
      <w:r w:rsidRPr="00515144">
        <w:t xml:space="preserve"> JH, et al. Long-term air pollution exposure and amyotrophic lateral sclerosis in Netherlands: A population-based case–control study. </w:t>
      </w:r>
      <w:r w:rsidRPr="00515144">
        <w:rPr>
          <w:i/>
          <w:iCs/>
        </w:rPr>
        <w:t>Environmental Health Perspectives</w:t>
      </w:r>
      <w:r w:rsidRPr="00515144">
        <w:t>. 2017;125(9):097023. doi:10.1289/EHP1115</w:t>
      </w:r>
    </w:p>
    <w:p w14:paraId="03BB7E81" w14:textId="77777777" w:rsidR="00515144" w:rsidRPr="00515144" w:rsidRDefault="00515144" w:rsidP="00515144">
      <w:pPr>
        <w:pStyle w:val="Bibliography"/>
      </w:pPr>
      <w:r w:rsidRPr="00515144">
        <w:t xml:space="preserve">40. </w:t>
      </w:r>
      <w:r w:rsidRPr="00515144">
        <w:tab/>
      </w:r>
      <w:proofErr w:type="spellStart"/>
      <w:r w:rsidRPr="00515144">
        <w:t>Strak</w:t>
      </w:r>
      <w:proofErr w:type="spellEnd"/>
      <w:r w:rsidRPr="00515144">
        <w:t xml:space="preserve"> M, </w:t>
      </w:r>
      <w:proofErr w:type="spellStart"/>
      <w:r w:rsidRPr="00515144">
        <w:t>Weinmayr</w:t>
      </w:r>
      <w:proofErr w:type="spellEnd"/>
      <w:r w:rsidRPr="00515144">
        <w:t xml:space="preserve"> G, </w:t>
      </w:r>
      <w:proofErr w:type="spellStart"/>
      <w:r w:rsidRPr="00515144">
        <w:t>Rodopoulou</w:t>
      </w:r>
      <w:proofErr w:type="spellEnd"/>
      <w:r w:rsidRPr="00515144">
        <w:t xml:space="preserve"> S, et al. Long term exposure to low level air pollution and mortality in eight European cohorts within the ELAPSE project: Pooled analysis. </w:t>
      </w:r>
      <w:r w:rsidRPr="00515144">
        <w:rPr>
          <w:i/>
          <w:iCs/>
        </w:rPr>
        <w:t>BMJ</w:t>
      </w:r>
      <w:r w:rsidRPr="00515144">
        <w:t>. 2021;374:n1904. doi:10.1136/bmj.n1904</w:t>
      </w:r>
    </w:p>
    <w:p w14:paraId="4AF0BB75" w14:textId="77777777" w:rsidR="00515144" w:rsidRPr="00515144" w:rsidRDefault="00515144" w:rsidP="00515144">
      <w:pPr>
        <w:pStyle w:val="Bibliography"/>
      </w:pPr>
      <w:r w:rsidRPr="00515144">
        <w:t xml:space="preserve">41. </w:t>
      </w:r>
      <w:r w:rsidRPr="00515144">
        <w:tab/>
      </w:r>
      <w:proofErr w:type="spellStart"/>
      <w:r w:rsidRPr="00515144">
        <w:t>Hamra</w:t>
      </w:r>
      <w:proofErr w:type="spellEnd"/>
      <w:r w:rsidRPr="00515144">
        <w:t xml:space="preserve"> GB, Laden F, Cohen AJ, </w:t>
      </w:r>
      <w:proofErr w:type="spellStart"/>
      <w:r w:rsidRPr="00515144">
        <w:t>Raaschou</w:t>
      </w:r>
      <w:proofErr w:type="spellEnd"/>
      <w:r w:rsidRPr="00515144">
        <w:t xml:space="preserve">-Nielsen O, </w:t>
      </w:r>
      <w:proofErr w:type="spellStart"/>
      <w:r w:rsidRPr="00515144">
        <w:t>Brauer</w:t>
      </w:r>
      <w:proofErr w:type="spellEnd"/>
      <w:r w:rsidRPr="00515144">
        <w:t xml:space="preserve"> M, Loomis D. Lung cancer and exposure to nitrogen dioxide and traffic: A systematic review and meta-analysis. </w:t>
      </w:r>
      <w:r w:rsidRPr="00515144">
        <w:rPr>
          <w:i/>
          <w:iCs/>
        </w:rPr>
        <w:t>Environmental Health Perspectives</w:t>
      </w:r>
      <w:r w:rsidRPr="00515144">
        <w:t>. 2015;123(11):1107-1112.</w:t>
      </w:r>
    </w:p>
    <w:p w14:paraId="105451DF" w14:textId="77777777" w:rsidR="00515144" w:rsidRPr="00515144" w:rsidRDefault="00515144" w:rsidP="00515144">
      <w:pPr>
        <w:pStyle w:val="Bibliography"/>
      </w:pPr>
      <w:r w:rsidRPr="00515144">
        <w:lastRenderedPageBreak/>
        <w:t xml:space="preserve">42. </w:t>
      </w:r>
      <w:r w:rsidRPr="00515144">
        <w:tab/>
        <w:t xml:space="preserve">Chen H, </w:t>
      </w:r>
      <w:proofErr w:type="spellStart"/>
      <w:r w:rsidRPr="00515144">
        <w:t>Kwong</w:t>
      </w:r>
      <w:proofErr w:type="spellEnd"/>
      <w:r w:rsidRPr="00515144">
        <w:t xml:space="preserve"> JC, Copes R, et al. Living near major roads and the incidence of dementia, Parkinson’s disease, and multiple sclerosis: A population-based cohort study. </w:t>
      </w:r>
      <w:r w:rsidRPr="00515144">
        <w:rPr>
          <w:i/>
          <w:iCs/>
        </w:rPr>
        <w:t>The Lancet</w:t>
      </w:r>
      <w:r w:rsidRPr="00515144">
        <w:t>. 2017;389(10070):718-726.</w:t>
      </w:r>
    </w:p>
    <w:p w14:paraId="0DD58DBD" w14:textId="77777777" w:rsidR="00515144" w:rsidRPr="00515144" w:rsidRDefault="00515144" w:rsidP="00515144">
      <w:pPr>
        <w:pStyle w:val="Bibliography"/>
      </w:pPr>
      <w:r w:rsidRPr="00515144">
        <w:t xml:space="preserve">43. </w:t>
      </w:r>
      <w:r w:rsidRPr="00515144">
        <w:tab/>
        <w:t xml:space="preserve">Gibson EA, Nunez Y, </w:t>
      </w:r>
      <w:proofErr w:type="spellStart"/>
      <w:r w:rsidRPr="00515144">
        <w:t>Abuawad</w:t>
      </w:r>
      <w:proofErr w:type="spellEnd"/>
      <w:r w:rsidRPr="00515144">
        <w:t xml:space="preserve"> A, et al. An overview of methods to address distinct research questions on environmental mixtures: an application to persistent organic pollutants and leukocyte telomere length. </w:t>
      </w:r>
      <w:r w:rsidRPr="00515144">
        <w:rPr>
          <w:i/>
          <w:iCs/>
        </w:rPr>
        <w:t>Environmental Health</w:t>
      </w:r>
      <w:r w:rsidRPr="00515144">
        <w:t>. 2019;18(1):1-16.</w:t>
      </w:r>
    </w:p>
    <w:p w14:paraId="54AB4834" w14:textId="77777777" w:rsidR="00515144" w:rsidRPr="00515144" w:rsidRDefault="00515144" w:rsidP="00515144">
      <w:pPr>
        <w:pStyle w:val="Bibliography"/>
      </w:pPr>
      <w:r w:rsidRPr="00515144">
        <w:t xml:space="preserve">44. </w:t>
      </w:r>
      <w:r w:rsidRPr="00515144">
        <w:tab/>
        <w:t xml:space="preserve">Frank L. When an entire country is a cohort. </w:t>
      </w:r>
      <w:r w:rsidRPr="00515144">
        <w:rPr>
          <w:i/>
          <w:iCs/>
        </w:rPr>
        <w:t>Science</w:t>
      </w:r>
      <w:r w:rsidRPr="00515144">
        <w:t>. 2000;287(5462):2398-2399.</w:t>
      </w:r>
    </w:p>
    <w:p w14:paraId="49FDC3BD" w14:textId="77777777" w:rsidR="00515144" w:rsidRPr="00515144" w:rsidRDefault="00515144" w:rsidP="00515144">
      <w:pPr>
        <w:pStyle w:val="Bibliography"/>
      </w:pPr>
      <w:r w:rsidRPr="00515144">
        <w:t xml:space="preserve">45. </w:t>
      </w:r>
      <w:r w:rsidRPr="00515144">
        <w:tab/>
        <w:t xml:space="preserve">Schmidt M, Schmidt SAJ, </w:t>
      </w:r>
      <w:proofErr w:type="spellStart"/>
      <w:r w:rsidRPr="00515144">
        <w:t>Sandegaard</w:t>
      </w:r>
      <w:proofErr w:type="spellEnd"/>
      <w:r w:rsidRPr="00515144">
        <w:t xml:space="preserve"> JL, Ehrenstein V, Pedersen L, </w:t>
      </w:r>
      <w:proofErr w:type="spellStart"/>
      <w:r w:rsidRPr="00515144">
        <w:t>Sørensen</w:t>
      </w:r>
      <w:proofErr w:type="spellEnd"/>
      <w:r w:rsidRPr="00515144">
        <w:t xml:space="preserve"> HT. The Danish National Patient Registry: a review of content, data quality, and research potential. </w:t>
      </w:r>
      <w:r w:rsidRPr="00515144">
        <w:rPr>
          <w:i/>
          <w:iCs/>
        </w:rPr>
        <w:t>Clinical epidemiology</w:t>
      </w:r>
      <w:r w:rsidRPr="00515144">
        <w:t>. 2015;7:449.</w:t>
      </w:r>
    </w:p>
    <w:p w14:paraId="274B0320" w14:textId="77777777" w:rsidR="00515144" w:rsidRPr="00515144" w:rsidRDefault="00515144" w:rsidP="00515144">
      <w:pPr>
        <w:pStyle w:val="Bibliography"/>
      </w:pPr>
      <w:r w:rsidRPr="00515144">
        <w:t xml:space="preserve">46. </w:t>
      </w:r>
      <w:r w:rsidRPr="00515144">
        <w:tab/>
        <w:t xml:space="preserve">Kioumourtzoglou M-A, Seals RM, </w:t>
      </w:r>
      <w:proofErr w:type="spellStart"/>
      <w:r w:rsidRPr="00515144">
        <w:t>Himmerslev</w:t>
      </w:r>
      <w:proofErr w:type="spellEnd"/>
      <w:r w:rsidRPr="00515144">
        <w:t xml:space="preserve"> L, </w:t>
      </w:r>
      <w:proofErr w:type="spellStart"/>
      <w:r w:rsidRPr="00515144">
        <w:t>Gredal</w:t>
      </w:r>
      <w:proofErr w:type="spellEnd"/>
      <w:r w:rsidRPr="00515144">
        <w:t xml:space="preserve"> O, Hansen J, Weisskopf MG. Comparison of diagnoses of amyotrophic lateral sclerosis by use of death certificates and hospital discharge data in the Danish population. </w:t>
      </w:r>
      <w:r w:rsidRPr="00515144">
        <w:rPr>
          <w:i/>
          <w:iCs/>
        </w:rPr>
        <w:t>Amyotrophic Lateral Sclerosis and Frontotemporal Degeneration</w:t>
      </w:r>
      <w:r w:rsidRPr="00515144">
        <w:t>. 2015;16(3-4):224-229.</w:t>
      </w:r>
    </w:p>
    <w:p w14:paraId="03C3B7D3" w14:textId="77777777" w:rsidR="00515144" w:rsidRPr="00515144" w:rsidRDefault="00515144" w:rsidP="00515144">
      <w:pPr>
        <w:pStyle w:val="Bibliography"/>
      </w:pPr>
      <w:r w:rsidRPr="00515144">
        <w:t xml:space="preserve">47. </w:t>
      </w:r>
      <w:r w:rsidRPr="00515144">
        <w:tab/>
        <w:t xml:space="preserve">Pedersen CB. The Danish civil registration system. </w:t>
      </w:r>
      <w:r w:rsidRPr="00515144">
        <w:rPr>
          <w:i/>
          <w:iCs/>
        </w:rPr>
        <w:t>Scandinavian journal of public health</w:t>
      </w:r>
      <w:r w:rsidRPr="00515144">
        <w:t>. 2011;39(7_suppl):22-25.</w:t>
      </w:r>
    </w:p>
    <w:p w14:paraId="066FBAED" w14:textId="77777777" w:rsidR="00515144" w:rsidRPr="00515144" w:rsidRDefault="00515144" w:rsidP="00515144">
      <w:pPr>
        <w:pStyle w:val="Bibliography"/>
      </w:pPr>
      <w:r w:rsidRPr="00515144">
        <w:t xml:space="preserve">48. </w:t>
      </w:r>
      <w:r w:rsidRPr="00515144">
        <w:tab/>
      </w:r>
      <w:proofErr w:type="spellStart"/>
      <w:r w:rsidRPr="00515144">
        <w:t>Sillman</w:t>
      </w:r>
      <w:proofErr w:type="spellEnd"/>
      <w:r w:rsidRPr="00515144">
        <w:t xml:space="preserve"> S. The relation between ozone, NOx and hydrocarbons in urban and polluted rural environments. </w:t>
      </w:r>
      <w:r w:rsidRPr="00515144">
        <w:rPr>
          <w:i/>
          <w:iCs/>
        </w:rPr>
        <w:t>Atmospheric Environment</w:t>
      </w:r>
      <w:r w:rsidRPr="00515144">
        <w:t>. 1999;33(12):1821-1845.</w:t>
      </w:r>
    </w:p>
    <w:p w14:paraId="0762BC17" w14:textId="77777777" w:rsidR="00515144" w:rsidRPr="00515144" w:rsidRDefault="00515144" w:rsidP="00515144">
      <w:pPr>
        <w:pStyle w:val="Bibliography"/>
      </w:pPr>
      <w:r w:rsidRPr="00515144">
        <w:t xml:space="preserve">49. </w:t>
      </w:r>
      <w:r w:rsidRPr="00515144">
        <w:tab/>
        <w:t xml:space="preserve">Khan J, </w:t>
      </w:r>
      <w:proofErr w:type="spellStart"/>
      <w:r w:rsidRPr="00515144">
        <w:t>Kakosimos</w:t>
      </w:r>
      <w:proofErr w:type="spellEnd"/>
      <w:r w:rsidRPr="00515144">
        <w:t xml:space="preserve"> K, </w:t>
      </w:r>
      <w:proofErr w:type="spellStart"/>
      <w:r w:rsidRPr="00515144">
        <w:t>Raaschou</w:t>
      </w:r>
      <w:proofErr w:type="spellEnd"/>
      <w:r w:rsidRPr="00515144">
        <w:t xml:space="preserve">-Nielsen O, et al. Development and performance evaluation of new </w:t>
      </w:r>
      <w:proofErr w:type="spellStart"/>
      <w:r w:rsidRPr="00515144">
        <w:t>AirGIS</w:t>
      </w:r>
      <w:proofErr w:type="spellEnd"/>
      <w:r w:rsidRPr="00515144">
        <w:t xml:space="preserve">–a GIS based air pollution and human exposure modelling system. </w:t>
      </w:r>
      <w:r w:rsidRPr="00515144">
        <w:rPr>
          <w:i/>
          <w:iCs/>
        </w:rPr>
        <w:t>Atmospheric environment</w:t>
      </w:r>
      <w:r w:rsidRPr="00515144">
        <w:t>. 2019;198:102-121.</w:t>
      </w:r>
    </w:p>
    <w:p w14:paraId="71D6755A" w14:textId="77777777" w:rsidR="00515144" w:rsidRPr="00515144" w:rsidRDefault="00515144" w:rsidP="00515144">
      <w:pPr>
        <w:pStyle w:val="Bibliography"/>
      </w:pPr>
      <w:r w:rsidRPr="00515144">
        <w:t xml:space="preserve">50. </w:t>
      </w:r>
      <w:r w:rsidRPr="00515144">
        <w:tab/>
        <w:t xml:space="preserve">Brandt J, Christensen JH, </w:t>
      </w:r>
      <w:proofErr w:type="spellStart"/>
      <w:r w:rsidRPr="00515144">
        <w:t>Frohn</w:t>
      </w:r>
      <w:proofErr w:type="spellEnd"/>
      <w:r w:rsidRPr="00515144">
        <w:t xml:space="preserve"> LM, </w:t>
      </w:r>
      <w:proofErr w:type="spellStart"/>
      <w:r w:rsidRPr="00515144">
        <w:t>Palmgren</w:t>
      </w:r>
      <w:proofErr w:type="spellEnd"/>
      <w:r w:rsidRPr="00515144">
        <w:t xml:space="preserve"> F, </w:t>
      </w:r>
      <w:proofErr w:type="spellStart"/>
      <w:r w:rsidRPr="00515144">
        <w:t>Berkowicz</w:t>
      </w:r>
      <w:proofErr w:type="spellEnd"/>
      <w:r w:rsidRPr="00515144">
        <w:t xml:space="preserve"> R, </w:t>
      </w:r>
      <w:proofErr w:type="spellStart"/>
      <w:r w:rsidRPr="00515144">
        <w:t>Zlatev</w:t>
      </w:r>
      <w:proofErr w:type="spellEnd"/>
      <w:r w:rsidRPr="00515144">
        <w:t xml:space="preserve"> Z. Operational air pollution forecasts from European to local scale. </w:t>
      </w:r>
      <w:r w:rsidRPr="00515144">
        <w:rPr>
          <w:i/>
          <w:iCs/>
        </w:rPr>
        <w:t>Atmospheric Environment</w:t>
      </w:r>
      <w:r w:rsidRPr="00515144">
        <w:t>. 2001;35:S91-S98.</w:t>
      </w:r>
    </w:p>
    <w:p w14:paraId="4B60E3F9" w14:textId="77777777" w:rsidR="00515144" w:rsidRPr="00515144" w:rsidRDefault="00515144" w:rsidP="00515144">
      <w:pPr>
        <w:pStyle w:val="Bibliography"/>
      </w:pPr>
      <w:r w:rsidRPr="00515144">
        <w:t xml:space="preserve">51. </w:t>
      </w:r>
      <w:r w:rsidRPr="00515144">
        <w:tab/>
        <w:t xml:space="preserve">Brandt J, Christensen J, </w:t>
      </w:r>
      <w:proofErr w:type="spellStart"/>
      <w:r w:rsidRPr="00515144">
        <w:t>Frohn</w:t>
      </w:r>
      <w:proofErr w:type="spellEnd"/>
      <w:r w:rsidRPr="00515144">
        <w:t xml:space="preserve"> L, </w:t>
      </w:r>
      <w:proofErr w:type="spellStart"/>
      <w:r w:rsidRPr="00515144">
        <w:t>Berkowicz</w:t>
      </w:r>
      <w:proofErr w:type="spellEnd"/>
      <w:r w:rsidRPr="00515144">
        <w:t xml:space="preserve"> R. Air pollution forecasting from regional to urban street scale—-implementation and validation for two cities in Denmark. </w:t>
      </w:r>
      <w:r w:rsidRPr="00515144">
        <w:rPr>
          <w:i/>
          <w:iCs/>
        </w:rPr>
        <w:t>Physics and Chemistry of the Earth, Parts A/B/C</w:t>
      </w:r>
      <w:r w:rsidRPr="00515144">
        <w:t>. 2003;28(8):335-344.</w:t>
      </w:r>
    </w:p>
    <w:p w14:paraId="5F169F0C" w14:textId="77777777" w:rsidR="00515144" w:rsidRPr="00515144" w:rsidRDefault="00515144" w:rsidP="00515144">
      <w:pPr>
        <w:pStyle w:val="Bibliography"/>
      </w:pPr>
      <w:r w:rsidRPr="00515144">
        <w:t xml:space="preserve">52. </w:t>
      </w:r>
      <w:r w:rsidRPr="00515144">
        <w:tab/>
      </w:r>
      <w:proofErr w:type="spellStart"/>
      <w:r w:rsidRPr="00515144">
        <w:t>Frohn</w:t>
      </w:r>
      <w:proofErr w:type="spellEnd"/>
      <w:r w:rsidRPr="00515144">
        <w:t xml:space="preserve"> LM, </w:t>
      </w:r>
      <w:proofErr w:type="spellStart"/>
      <w:r w:rsidRPr="00515144">
        <w:t>Ketzel</w:t>
      </w:r>
      <w:proofErr w:type="spellEnd"/>
      <w:r w:rsidRPr="00515144">
        <w:t xml:space="preserve"> M, Christensen JH, et al. Modelling ultrafine particle number concentrations at address resolution in Denmark from 1979-2018–Part 1: Regional and urban scale modelling and evaluation. </w:t>
      </w:r>
      <w:r w:rsidRPr="00515144">
        <w:rPr>
          <w:i/>
          <w:iCs/>
        </w:rPr>
        <w:t>Atmospheric Environment</w:t>
      </w:r>
      <w:r w:rsidRPr="00515144">
        <w:t>. 2021;264:118631.</w:t>
      </w:r>
    </w:p>
    <w:p w14:paraId="01E0762A" w14:textId="77777777" w:rsidR="00515144" w:rsidRPr="00515144" w:rsidRDefault="00515144" w:rsidP="00515144">
      <w:pPr>
        <w:pStyle w:val="Bibliography"/>
      </w:pPr>
      <w:r w:rsidRPr="00515144">
        <w:t xml:space="preserve">53. </w:t>
      </w:r>
      <w:r w:rsidRPr="00515144">
        <w:tab/>
      </w:r>
      <w:proofErr w:type="spellStart"/>
      <w:r w:rsidRPr="00515144">
        <w:t>Raaschou</w:t>
      </w:r>
      <w:proofErr w:type="spellEnd"/>
      <w:r w:rsidRPr="00515144">
        <w:t xml:space="preserve">-Nielsen O, Andersen ZJ, </w:t>
      </w:r>
      <w:proofErr w:type="spellStart"/>
      <w:r w:rsidRPr="00515144">
        <w:t>Hvidberg</w:t>
      </w:r>
      <w:proofErr w:type="spellEnd"/>
      <w:r w:rsidRPr="00515144">
        <w:t xml:space="preserve"> M, et al. Lung cancer incidence and long-term exposure to air pollution from traffic. </w:t>
      </w:r>
      <w:r w:rsidRPr="00515144">
        <w:rPr>
          <w:i/>
          <w:iCs/>
        </w:rPr>
        <w:t>Environmental health perspectives</w:t>
      </w:r>
      <w:r w:rsidRPr="00515144">
        <w:t>. 2011;119(6):860-865.</w:t>
      </w:r>
    </w:p>
    <w:p w14:paraId="1B21E4D4" w14:textId="77777777" w:rsidR="00515144" w:rsidRPr="00515144" w:rsidRDefault="00515144" w:rsidP="00515144">
      <w:pPr>
        <w:pStyle w:val="Bibliography"/>
      </w:pPr>
      <w:r w:rsidRPr="00515144">
        <w:t xml:space="preserve">54. </w:t>
      </w:r>
      <w:r w:rsidRPr="00515144">
        <w:tab/>
      </w:r>
      <w:proofErr w:type="spellStart"/>
      <w:r w:rsidRPr="00515144">
        <w:t>Raaschou</w:t>
      </w:r>
      <w:proofErr w:type="spellEnd"/>
      <w:r w:rsidRPr="00515144">
        <w:t xml:space="preserve">-Nielsen O, </w:t>
      </w:r>
      <w:proofErr w:type="spellStart"/>
      <w:r w:rsidRPr="00515144">
        <w:t>Sørensen</w:t>
      </w:r>
      <w:proofErr w:type="spellEnd"/>
      <w:r w:rsidRPr="00515144">
        <w:t xml:space="preserve"> M, </w:t>
      </w:r>
      <w:proofErr w:type="spellStart"/>
      <w:r w:rsidRPr="00515144">
        <w:t>Ketzel</w:t>
      </w:r>
      <w:proofErr w:type="spellEnd"/>
      <w:r w:rsidRPr="00515144">
        <w:t xml:space="preserve"> M, et al. Long-term exposure to traffic-related air pollution and diabetes-associated mortality: A cohort study. </w:t>
      </w:r>
      <w:proofErr w:type="spellStart"/>
      <w:r w:rsidRPr="00515144">
        <w:rPr>
          <w:i/>
          <w:iCs/>
        </w:rPr>
        <w:t>Diabetologia</w:t>
      </w:r>
      <w:proofErr w:type="spellEnd"/>
      <w:r w:rsidRPr="00515144">
        <w:t>. 2013;56(1):36-46.</w:t>
      </w:r>
    </w:p>
    <w:p w14:paraId="7E545C00" w14:textId="77777777" w:rsidR="00515144" w:rsidRPr="00515144" w:rsidRDefault="00515144" w:rsidP="00515144">
      <w:pPr>
        <w:pStyle w:val="Bibliography"/>
      </w:pPr>
      <w:r w:rsidRPr="00515144">
        <w:lastRenderedPageBreak/>
        <w:t xml:space="preserve">55. </w:t>
      </w:r>
      <w:r w:rsidRPr="00515144">
        <w:tab/>
      </w:r>
      <w:proofErr w:type="spellStart"/>
      <w:r w:rsidRPr="00515144">
        <w:t>Sørensen</w:t>
      </w:r>
      <w:proofErr w:type="spellEnd"/>
      <w:r w:rsidRPr="00515144">
        <w:t xml:space="preserve"> M, Hoffmann B, </w:t>
      </w:r>
      <w:proofErr w:type="spellStart"/>
      <w:r w:rsidRPr="00515144">
        <w:t>Hvidberg</w:t>
      </w:r>
      <w:proofErr w:type="spellEnd"/>
      <w:r w:rsidRPr="00515144">
        <w:t xml:space="preserve"> M, et al. Long-term exposure to traffic-related air pollution associated with blood pressure and self-reported hypertension in a Danish cohort. </w:t>
      </w:r>
      <w:r w:rsidRPr="00515144">
        <w:rPr>
          <w:i/>
          <w:iCs/>
        </w:rPr>
        <w:t>Environmental health perspectives</w:t>
      </w:r>
      <w:r w:rsidRPr="00515144">
        <w:t>. 2012;120(3):418-424.</w:t>
      </w:r>
    </w:p>
    <w:p w14:paraId="055A6BAF" w14:textId="77777777" w:rsidR="00515144" w:rsidRPr="00515144" w:rsidRDefault="00515144" w:rsidP="00515144">
      <w:pPr>
        <w:pStyle w:val="Bibliography"/>
      </w:pPr>
      <w:r w:rsidRPr="00515144">
        <w:t xml:space="preserve">56. </w:t>
      </w:r>
      <w:r w:rsidRPr="00515144">
        <w:tab/>
        <w:t xml:space="preserve">Galvin M, Gaffney R, </w:t>
      </w:r>
      <w:proofErr w:type="spellStart"/>
      <w:r w:rsidRPr="00515144">
        <w:t>Corr</w:t>
      </w:r>
      <w:proofErr w:type="spellEnd"/>
      <w:r w:rsidRPr="00515144">
        <w:t xml:space="preserve"> B, Mays I, Hardiman O. From first symptoms to diagnosis of amyotrophic lateral sclerosis: perspectives of an Irish informal caregiver cohort—a thematic analysis. </w:t>
      </w:r>
      <w:r w:rsidRPr="00515144">
        <w:rPr>
          <w:i/>
          <w:iCs/>
        </w:rPr>
        <w:t>BMJ Open</w:t>
      </w:r>
      <w:r w:rsidRPr="00515144">
        <w:t>. 2017;7(3). doi:10.1136/bmjopen-2016-014985</w:t>
      </w:r>
    </w:p>
    <w:p w14:paraId="78E1B977" w14:textId="77777777" w:rsidR="00515144" w:rsidRPr="00515144" w:rsidRDefault="00515144" w:rsidP="00515144">
      <w:pPr>
        <w:pStyle w:val="Bibliography"/>
      </w:pPr>
      <w:r w:rsidRPr="00515144">
        <w:t xml:space="preserve">57. </w:t>
      </w:r>
      <w:r w:rsidRPr="00515144">
        <w:tab/>
        <w:t xml:space="preserve">Dickerson AS, Hansen J, Kioumourtzoglou M-A, Specht AJ, </w:t>
      </w:r>
      <w:proofErr w:type="spellStart"/>
      <w:r w:rsidRPr="00515144">
        <w:t>Gredal</w:t>
      </w:r>
      <w:proofErr w:type="spellEnd"/>
      <w:r w:rsidRPr="00515144">
        <w:t xml:space="preserve"> O, Weisskopf MG. Study of occupation and amyotrophic lateral sclerosis in a Danish cohort. </w:t>
      </w:r>
      <w:proofErr w:type="spellStart"/>
      <w:r w:rsidRPr="00515144">
        <w:rPr>
          <w:i/>
          <w:iCs/>
        </w:rPr>
        <w:t>Occup</w:t>
      </w:r>
      <w:proofErr w:type="spellEnd"/>
      <w:r w:rsidRPr="00515144">
        <w:rPr>
          <w:i/>
          <w:iCs/>
        </w:rPr>
        <w:t xml:space="preserve"> Environ Med</w:t>
      </w:r>
      <w:r w:rsidRPr="00515144">
        <w:t>. 2018;75(9):630-638. doi:10.1136/oemed-2018-105110</w:t>
      </w:r>
    </w:p>
    <w:p w14:paraId="06950079" w14:textId="77777777" w:rsidR="00515144" w:rsidRPr="00515144" w:rsidRDefault="00515144" w:rsidP="00515144">
      <w:pPr>
        <w:pStyle w:val="Bibliography"/>
      </w:pPr>
      <w:r w:rsidRPr="00515144">
        <w:t xml:space="preserve">58. </w:t>
      </w:r>
      <w:r w:rsidRPr="00515144">
        <w:tab/>
        <w:t xml:space="preserve">Rothman KJ, Greenland S, Lash TL, others. </w:t>
      </w:r>
      <w:r w:rsidRPr="00515144">
        <w:rPr>
          <w:i/>
          <w:iCs/>
        </w:rPr>
        <w:t>Modern Epidemiology</w:t>
      </w:r>
      <w:r w:rsidRPr="00515144">
        <w:t>. Vol 3. Wolters Kluwer Health/Lippincott Williams &amp; Wilkins Philadelphia; 2008.</w:t>
      </w:r>
    </w:p>
    <w:p w14:paraId="1D3FC759" w14:textId="77777777" w:rsidR="00515144" w:rsidRPr="00515144" w:rsidRDefault="00515144" w:rsidP="00515144">
      <w:pPr>
        <w:pStyle w:val="Bibliography"/>
      </w:pPr>
      <w:r w:rsidRPr="00515144">
        <w:t xml:space="preserve">59. </w:t>
      </w:r>
      <w:r w:rsidRPr="00515144">
        <w:tab/>
        <w:t xml:space="preserve">Gelman A, Carlin JB, Stern HS, Dunson DB, </w:t>
      </w:r>
      <w:proofErr w:type="spellStart"/>
      <w:r w:rsidRPr="00515144">
        <w:t>Vehtari</w:t>
      </w:r>
      <w:proofErr w:type="spellEnd"/>
      <w:r w:rsidRPr="00515144">
        <w:t xml:space="preserve"> A, Rubin DB. </w:t>
      </w:r>
      <w:r w:rsidRPr="00515144">
        <w:rPr>
          <w:i/>
          <w:iCs/>
        </w:rPr>
        <w:t>Bayesian Data Analysis, Third Edition</w:t>
      </w:r>
      <w:r w:rsidRPr="00515144">
        <w:t>. CRC Press; 2013.</w:t>
      </w:r>
    </w:p>
    <w:p w14:paraId="32CF6D4F" w14:textId="77777777" w:rsidR="00515144" w:rsidRPr="00515144" w:rsidRDefault="00515144" w:rsidP="00515144">
      <w:pPr>
        <w:pStyle w:val="Bibliography"/>
      </w:pPr>
      <w:r w:rsidRPr="00515144">
        <w:t xml:space="preserve">60. </w:t>
      </w:r>
      <w:r w:rsidRPr="00515144">
        <w:tab/>
      </w:r>
      <w:proofErr w:type="spellStart"/>
      <w:r w:rsidRPr="00515144">
        <w:t>Mostofsky</w:t>
      </w:r>
      <w:proofErr w:type="spellEnd"/>
      <w:r w:rsidRPr="00515144">
        <w:t xml:space="preserve"> E, Schwartz J, </w:t>
      </w:r>
      <w:proofErr w:type="spellStart"/>
      <w:r w:rsidRPr="00515144">
        <w:t>Coull</w:t>
      </w:r>
      <w:proofErr w:type="spellEnd"/>
      <w:r w:rsidRPr="00515144">
        <w:t xml:space="preserve"> BA, et al. Modeling the association between particle constituents of air pollution and health outcomes. </w:t>
      </w:r>
      <w:r w:rsidRPr="00515144">
        <w:rPr>
          <w:i/>
          <w:iCs/>
        </w:rPr>
        <w:t>American journal of epidemiology</w:t>
      </w:r>
      <w:r w:rsidRPr="00515144">
        <w:t>. 2012;176(4):317-326.</w:t>
      </w:r>
    </w:p>
    <w:p w14:paraId="5AA15095" w14:textId="77777777" w:rsidR="00515144" w:rsidRPr="00515144" w:rsidRDefault="00515144" w:rsidP="00515144">
      <w:pPr>
        <w:pStyle w:val="Bibliography"/>
      </w:pPr>
      <w:r w:rsidRPr="00515144">
        <w:t xml:space="preserve">61. </w:t>
      </w:r>
      <w:r w:rsidRPr="00515144">
        <w:tab/>
      </w:r>
      <w:proofErr w:type="spellStart"/>
      <w:r w:rsidRPr="00515144">
        <w:t>Thunis</w:t>
      </w:r>
      <w:proofErr w:type="spellEnd"/>
      <w:r w:rsidRPr="00515144">
        <w:t xml:space="preserve"> P, </w:t>
      </w:r>
      <w:proofErr w:type="spellStart"/>
      <w:r w:rsidRPr="00515144">
        <w:t>Degraeuwe</w:t>
      </w:r>
      <w:proofErr w:type="spellEnd"/>
      <w:r w:rsidRPr="00515144">
        <w:t xml:space="preserve"> B, </w:t>
      </w:r>
      <w:proofErr w:type="spellStart"/>
      <w:r w:rsidRPr="00515144">
        <w:t>Pisoni</w:t>
      </w:r>
      <w:proofErr w:type="spellEnd"/>
      <w:r w:rsidRPr="00515144">
        <w:t xml:space="preserve"> E, et al. PM2.5 source allocation in European cities: A SHERPA modelling study. </w:t>
      </w:r>
      <w:r w:rsidRPr="00515144">
        <w:rPr>
          <w:i/>
          <w:iCs/>
        </w:rPr>
        <w:t>Atmospheric Environment</w:t>
      </w:r>
      <w:r w:rsidRPr="00515144">
        <w:t>. 2018;187:93-106.</w:t>
      </w:r>
    </w:p>
    <w:p w14:paraId="799D38A5" w14:textId="77777777" w:rsidR="00515144" w:rsidRPr="00515144" w:rsidRDefault="00515144" w:rsidP="00515144">
      <w:pPr>
        <w:pStyle w:val="Bibliography"/>
      </w:pPr>
      <w:r w:rsidRPr="00515144">
        <w:t xml:space="preserve">62. </w:t>
      </w:r>
      <w:r w:rsidRPr="00515144">
        <w:tab/>
        <w:t xml:space="preserve">Martin R, Peters G, Wilkinson J. Symmetric decomposition of a positive definite matrix. </w:t>
      </w:r>
      <w:proofErr w:type="spellStart"/>
      <w:r w:rsidRPr="00515144">
        <w:rPr>
          <w:i/>
          <w:iCs/>
        </w:rPr>
        <w:t>Numerische</w:t>
      </w:r>
      <w:proofErr w:type="spellEnd"/>
      <w:r w:rsidRPr="00515144">
        <w:rPr>
          <w:i/>
          <w:iCs/>
        </w:rPr>
        <w:t xml:space="preserve"> </w:t>
      </w:r>
      <w:proofErr w:type="spellStart"/>
      <w:r w:rsidRPr="00515144">
        <w:rPr>
          <w:i/>
          <w:iCs/>
        </w:rPr>
        <w:t>Mathematik</w:t>
      </w:r>
      <w:proofErr w:type="spellEnd"/>
      <w:r w:rsidRPr="00515144">
        <w:t>. 1965;7(5):362-383.</w:t>
      </w:r>
    </w:p>
    <w:p w14:paraId="1F930DF3" w14:textId="77777777" w:rsidR="00515144" w:rsidRPr="00515144" w:rsidRDefault="00515144" w:rsidP="00515144">
      <w:pPr>
        <w:pStyle w:val="Bibliography"/>
      </w:pPr>
      <w:r w:rsidRPr="00515144">
        <w:t xml:space="preserve">63. </w:t>
      </w:r>
      <w:r w:rsidRPr="00515144">
        <w:tab/>
        <w:t xml:space="preserve">Polson NG, Scott JG. On the half-Cauchy prior for a global scale parameter. </w:t>
      </w:r>
      <w:r w:rsidRPr="00515144">
        <w:rPr>
          <w:i/>
          <w:iCs/>
        </w:rPr>
        <w:t>Bayesian Analysis</w:t>
      </w:r>
      <w:r w:rsidRPr="00515144">
        <w:t>. 2012;7(4):887-902.</w:t>
      </w:r>
    </w:p>
    <w:p w14:paraId="678AEE6E" w14:textId="77777777" w:rsidR="00515144" w:rsidRPr="00515144" w:rsidRDefault="00515144" w:rsidP="00515144">
      <w:pPr>
        <w:pStyle w:val="Bibliography"/>
      </w:pPr>
      <w:r w:rsidRPr="00515144">
        <w:t xml:space="preserve">64. </w:t>
      </w:r>
      <w:r w:rsidRPr="00515144">
        <w:tab/>
        <w:t xml:space="preserve">Gelman A. Prior distributions for variance parameters in hierarchical models (comment on article by Browne and Draper). </w:t>
      </w:r>
      <w:r w:rsidRPr="00515144">
        <w:rPr>
          <w:i/>
          <w:iCs/>
        </w:rPr>
        <w:t>Bayesian Anal</w:t>
      </w:r>
      <w:r w:rsidRPr="00515144">
        <w:t>. 2006;1(3):515-534. doi:10.1214/06-BA117A</w:t>
      </w:r>
    </w:p>
    <w:p w14:paraId="57E9D2EB" w14:textId="77777777" w:rsidR="00515144" w:rsidRPr="00515144" w:rsidRDefault="00515144" w:rsidP="00515144">
      <w:pPr>
        <w:pStyle w:val="Bibliography"/>
      </w:pPr>
      <w:r w:rsidRPr="00515144">
        <w:t xml:space="preserve">65. </w:t>
      </w:r>
      <w:r w:rsidRPr="00515144">
        <w:tab/>
        <w:t xml:space="preserve">Lewandowski D, </w:t>
      </w:r>
      <w:proofErr w:type="spellStart"/>
      <w:r w:rsidRPr="00515144">
        <w:t>Kurowicka</w:t>
      </w:r>
      <w:proofErr w:type="spellEnd"/>
      <w:r w:rsidRPr="00515144">
        <w:t xml:space="preserve"> D, Joe H. Generating random correlation matrices based on vines and extended onion method. </w:t>
      </w:r>
      <w:r w:rsidRPr="00515144">
        <w:rPr>
          <w:i/>
          <w:iCs/>
        </w:rPr>
        <w:t>Journal of multivariate analysis</w:t>
      </w:r>
      <w:r w:rsidRPr="00515144">
        <w:t>. 2009;100(9):1989-2001.</w:t>
      </w:r>
    </w:p>
    <w:p w14:paraId="404D5CDC" w14:textId="77777777" w:rsidR="00515144" w:rsidRPr="00515144" w:rsidRDefault="00515144" w:rsidP="00515144">
      <w:pPr>
        <w:pStyle w:val="Bibliography"/>
      </w:pPr>
      <w:r w:rsidRPr="00515144">
        <w:t xml:space="preserve">66. </w:t>
      </w:r>
      <w:r w:rsidRPr="00515144">
        <w:tab/>
        <w:t xml:space="preserve">Gelman A, Rubin DB. Inference from iterative simulation using multiple sequences. </w:t>
      </w:r>
      <w:r w:rsidRPr="00515144">
        <w:rPr>
          <w:i/>
          <w:iCs/>
        </w:rPr>
        <w:t>Statistical science</w:t>
      </w:r>
      <w:r w:rsidRPr="00515144">
        <w:t>. 1992;7(4):457-472.</w:t>
      </w:r>
    </w:p>
    <w:p w14:paraId="72F03571" w14:textId="77777777" w:rsidR="00515144" w:rsidRPr="00515144" w:rsidRDefault="00515144" w:rsidP="00515144">
      <w:pPr>
        <w:pStyle w:val="Bibliography"/>
      </w:pPr>
      <w:r w:rsidRPr="00515144">
        <w:t xml:space="preserve">67. </w:t>
      </w:r>
      <w:r w:rsidRPr="00515144">
        <w:tab/>
        <w:t>R Core Team. R: A language and environment for statistical computing. Published online 2013.</w:t>
      </w:r>
    </w:p>
    <w:p w14:paraId="043F21DF" w14:textId="77777777" w:rsidR="00515144" w:rsidRPr="00515144" w:rsidRDefault="00515144" w:rsidP="00515144">
      <w:pPr>
        <w:pStyle w:val="Bibliography"/>
      </w:pPr>
      <w:r w:rsidRPr="00515144">
        <w:t xml:space="preserve">68. </w:t>
      </w:r>
      <w:r w:rsidRPr="00515144">
        <w:tab/>
      </w:r>
      <w:proofErr w:type="spellStart"/>
      <w:r w:rsidRPr="00515144">
        <w:t>Povedano</w:t>
      </w:r>
      <w:proofErr w:type="spellEnd"/>
      <w:r w:rsidRPr="00515144">
        <w:t xml:space="preserve"> M, </w:t>
      </w:r>
      <w:proofErr w:type="spellStart"/>
      <w:r w:rsidRPr="00515144">
        <w:t>Saez</w:t>
      </w:r>
      <w:proofErr w:type="spellEnd"/>
      <w:r w:rsidRPr="00515144">
        <w:t xml:space="preserve"> M, Martinez-Matos J-A, Barceló MA. Spatial assessment of the association between long-term exposure to environmental factors and the occurrence of amyotrophic lateral sclerosis in Catalonia, Spain: A population-based nested case-control study. </w:t>
      </w:r>
      <w:r w:rsidRPr="00515144">
        <w:rPr>
          <w:i/>
          <w:iCs/>
        </w:rPr>
        <w:t>Neuroepidemiology</w:t>
      </w:r>
      <w:r w:rsidRPr="00515144">
        <w:t>. 2018;51(1-2):33-49.</w:t>
      </w:r>
    </w:p>
    <w:p w14:paraId="05031832" w14:textId="77777777" w:rsidR="00515144" w:rsidRPr="00515144" w:rsidRDefault="00515144" w:rsidP="00515144">
      <w:pPr>
        <w:pStyle w:val="Bibliography"/>
      </w:pPr>
      <w:r w:rsidRPr="00515144">
        <w:lastRenderedPageBreak/>
        <w:t xml:space="preserve">69. </w:t>
      </w:r>
      <w:r w:rsidRPr="00515144">
        <w:tab/>
        <w:t xml:space="preserve">von </w:t>
      </w:r>
      <w:proofErr w:type="spellStart"/>
      <w:r w:rsidRPr="00515144">
        <w:t>Schneidemesser</w:t>
      </w:r>
      <w:proofErr w:type="spellEnd"/>
      <w:r w:rsidRPr="00515144">
        <w:t xml:space="preserve"> E, Mar KA, Saar D. Black carbon in Europe: Targeting an air Pollutant and climate forcer. Published online 2017.</w:t>
      </w:r>
    </w:p>
    <w:p w14:paraId="62C3E1C5" w14:textId="77777777" w:rsidR="00515144" w:rsidRPr="00515144" w:rsidRDefault="00515144" w:rsidP="00515144">
      <w:pPr>
        <w:pStyle w:val="Bibliography"/>
      </w:pPr>
      <w:r w:rsidRPr="00515144">
        <w:t xml:space="preserve">70. </w:t>
      </w:r>
      <w:r w:rsidRPr="00515144">
        <w:tab/>
      </w:r>
      <w:proofErr w:type="spellStart"/>
      <w:r w:rsidRPr="00515144">
        <w:t>Pamphlett</w:t>
      </w:r>
      <w:proofErr w:type="spellEnd"/>
      <w:r w:rsidRPr="00515144">
        <w:t xml:space="preserve"> R, </w:t>
      </w:r>
      <w:proofErr w:type="spellStart"/>
      <w:r w:rsidRPr="00515144">
        <w:t>Rikard</w:t>
      </w:r>
      <w:proofErr w:type="spellEnd"/>
      <w:r w:rsidRPr="00515144">
        <w:t xml:space="preserve">-Bell A. Different occupations associated with amyotrophic lateral sclerosis: Is diesel exhaust the link? </w:t>
      </w:r>
      <w:proofErr w:type="spellStart"/>
      <w:r w:rsidRPr="00515144">
        <w:rPr>
          <w:i/>
          <w:iCs/>
        </w:rPr>
        <w:t>PloS</w:t>
      </w:r>
      <w:proofErr w:type="spellEnd"/>
      <w:r w:rsidRPr="00515144">
        <w:rPr>
          <w:i/>
          <w:iCs/>
        </w:rPr>
        <w:t xml:space="preserve"> One</w:t>
      </w:r>
      <w:r w:rsidRPr="00515144">
        <w:t>. 2013;8(11):e80993.</w:t>
      </w:r>
    </w:p>
    <w:p w14:paraId="0FB937D5" w14:textId="77777777" w:rsidR="00515144" w:rsidRPr="00515144" w:rsidRDefault="00515144" w:rsidP="00515144">
      <w:pPr>
        <w:pStyle w:val="Bibliography"/>
      </w:pPr>
      <w:r w:rsidRPr="00515144">
        <w:t xml:space="preserve">71. </w:t>
      </w:r>
      <w:r w:rsidRPr="00515144">
        <w:tab/>
        <w:t xml:space="preserve">Zhang R, Dai Y, Zhang X, et al. Reduced pulmonary function and increased pro-inflammatory cytokines in nanoscale carbon black-exposed workers. </w:t>
      </w:r>
      <w:r w:rsidRPr="00515144">
        <w:rPr>
          <w:i/>
          <w:iCs/>
        </w:rPr>
        <w:t xml:space="preserve">Part </w:t>
      </w:r>
      <w:proofErr w:type="spellStart"/>
      <w:r w:rsidRPr="00515144">
        <w:rPr>
          <w:i/>
          <w:iCs/>
        </w:rPr>
        <w:t>Fibre</w:t>
      </w:r>
      <w:proofErr w:type="spellEnd"/>
      <w:r w:rsidRPr="00515144">
        <w:rPr>
          <w:i/>
          <w:iCs/>
        </w:rPr>
        <w:t xml:space="preserve"> </w:t>
      </w:r>
      <w:proofErr w:type="spellStart"/>
      <w:r w:rsidRPr="00515144">
        <w:rPr>
          <w:i/>
          <w:iCs/>
        </w:rPr>
        <w:t>Toxicol</w:t>
      </w:r>
      <w:proofErr w:type="spellEnd"/>
      <w:r w:rsidRPr="00515144">
        <w:t>. 2014;11:73. doi:10.1186/s12989-014-0073-1</w:t>
      </w:r>
    </w:p>
    <w:p w14:paraId="4F9FA41F" w14:textId="77777777" w:rsidR="00515144" w:rsidRPr="00515144" w:rsidRDefault="00515144" w:rsidP="00515144">
      <w:pPr>
        <w:pStyle w:val="Bibliography"/>
      </w:pPr>
      <w:r w:rsidRPr="00515144">
        <w:t xml:space="preserve">72. </w:t>
      </w:r>
      <w:r w:rsidRPr="00515144">
        <w:tab/>
        <w:t xml:space="preserve">Gao X, Xu H, Shang J, et al. Ozonized carbon black induces mitochondrial dysfunction and DNA damage. </w:t>
      </w:r>
      <w:r w:rsidRPr="00515144">
        <w:rPr>
          <w:i/>
          <w:iCs/>
        </w:rPr>
        <w:t xml:space="preserve">Environ </w:t>
      </w:r>
      <w:proofErr w:type="spellStart"/>
      <w:r w:rsidRPr="00515144">
        <w:rPr>
          <w:i/>
          <w:iCs/>
        </w:rPr>
        <w:t>Toxicol</w:t>
      </w:r>
      <w:proofErr w:type="spellEnd"/>
      <w:r w:rsidRPr="00515144">
        <w:t>. 2017;32(3):944-955. doi:10.1002/tox.22295</w:t>
      </w:r>
    </w:p>
    <w:p w14:paraId="3A680683" w14:textId="77777777" w:rsidR="00515144" w:rsidRPr="00515144" w:rsidRDefault="00515144" w:rsidP="00515144">
      <w:pPr>
        <w:pStyle w:val="Bibliography"/>
      </w:pPr>
      <w:r w:rsidRPr="00515144">
        <w:t xml:space="preserve">73. </w:t>
      </w:r>
      <w:r w:rsidRPr="00515144">
        <w:tab/>
      </w:r>
      <w:proofErr w:type="spellStart"/>
      <w:r w:rsidRPr="00515144">
        <w:t>Kyjovska</w:t>
      </w:r>
      <w:proofErr w:type="spellEnd"/>
      <w:r w:rsidRPr="00515144">
        <w:t xml:space="preserve"> ZO, Jacobsen NR, Saber AT, et al. DNA damage following pulmonary exposure by instillation to low doses of carbon black (</w:t>
      </w:r>
      <w:proofErr w:type="spellStart"/>
      <w:r w:rsidRPr="00515144">
        <w:t>Printex</w:t>
      </w:r>
      <w:proofErr w:type="spellEnd"/>
      <w:r w:rsidRPr="00515144">
        <w:t xml:space="preserve"> 90) nanoparticles in mice. </w:t>
      </w:r>
      <w:r w:rsidRPr="00515144">
        <w:rPr>
          <w:i/>
          <w:iCs/>
        </w:rPr>
        <w:t>Environ Mol Mutagen</w:t>
      </w:r>
      <w:r w:rsidRPr="00515144">
        <w:t>. 2015;56(1):41-49. doi:10.1002/em.21888</w:t>
      </w:r>
    </w:p>
    <w:p w14:paraId="43CEB3D8" w14:textId="77777777" w:rsidR="00515144" w:rsidRPr="00515144" w:rsidRDefault="00515144" w:rsidP="00515144">
      <w:pPr>
        <w:pStyle w:val="Bibliography"/>
      </w:pPr>
      <w:r w:rsidRPr="00515144">
        <w:t xml:space="preserve">74. </w:t>
      </w:r>
      <w:r w:rsidRPr="00515144">
        <w:tab/>
        <w:t xml:space="preserve">Weisskopf MG, Webster TF. Trade-offs of personal vs. more proxy exposure measures in environmental epidemiology. </w:t>
      </w:r>
      <w:r w:rsidRPr="00515144">
        <w:rPr>
          <w:i/>
          <w:iCs/>
        </w:rPr>
        <w:t>Epidemiology (Cambridge, Mass)</w:t>
      </w:r>
      <w:r w:rsidRPr="00515144">
        <w:t>. 2017;28(5):635.</w:t>
      </w:r>
    </w:p>
    <w:p w14:paraId="6BD640A7" w14:textId="77777777" w:rsidR="00515144" w:rsidRPr="00515144" w:rsidRDefault="00515144" w:rsidP="00515144">
      <w:pPr>
        <w:pStyle w:val="Bibliography"/>
      </w:pPr>
      <w:r w:rsidRPr="00515144">
        <w:t xml:space="preserve">75. </w:t>
      </w:r>
      <w:r w:rsidRPr="00515144">
        <w:tab/>
      </w:r>
      <w:proofErr w:type="spellStart"/>
      <w:r w:rsidRPr="00515144">
        <w:t>Nakken</w:t>
      </w:r>
      <w:proofErr w:type="spellEnd"/>
      <w:r w:rsidRPr="00515144">
        <w:t xml:space="preserve"> O, Meyer HE, </w:t>
      </w:r>
      <w:proofErr w:type="spellStart"/>
      <w:r w:rsidRPr="00515144">
        <w:t>Stigum</w:t>
      </w:r>
      <w:proofErr w:type="spellEnd"/>
      <w:r w:rsidRPr="00515144">
        <w:t xml:space="preserve"> H, </w:t>
      </w:r>
      <w:proofErr w:type="spellStart"/>
      <w:r w:rsidRPr="00515144">
        <w:t>Holmøy</w:t>
      </w:r>
      <w:proofErr w:type="spellEnd"/>
      <w:r w:rsidRPr="00515144">
        <w:t xml:space="preserve"> T. High BMI is associated with low ALS risk: A population-based study. </w:t>
      </w:r>
      <w:r w:rsidRPr="00515144">
        <w:rPr>
          <w:i/>
          <w:iCs/>
        </w:rPr>
        <w:t>Neurology</w:t>
      </w:r>
      <w:r w:rsidRPr="00515144">
        <w:t>. 2019;93(5):e424-e432.</w:t>
      </w:r>
    </w:p>
    <w:p w14:paraId="157B490C" w14:textId="77777777" w:rsidR="00515144" w:rsidRPr="00515144" w:rsidRDefault="00515144" w:rsidP="00515144">
      <w:pPr>
        <w:pStyle w:val="Bibliography"/>
      </w:pPr>
      <w:r w:rsidRPr="00515144">
        <w:t xml:space="preserve">76. </w:t>
      </w:r>
      <w:r w:rsidRPr="00515144">
        <w:tab/>
      </w:r>
      <w:proofErr w:type="spellStart"/>
      <w:r w:rsidRPr="00515144">
        <w:t>Jawaid</w:t>
      </w:r>
      <w:proofErr w:type="spellEnd"/>
      <w:r w:rsidRPr="00515144">
        <w:t xml:space="preserve"> A, Murthy SB, Wilson AM, et al. A decrease in body mass index is associated with faster progression of motor symptoms and shorter survival in ALS. </w:t>
      </w:r>
      <w:r w:rsidRPr="00515144">
        <w:rPr>
          <w:i/>
          <w:iCs/>
        </w:rPr>
        <w:t>Amyotrophic Lateral Sclerosis</w:t>
      </w:r>
      <w:r w:rsidRPr="00515144">
        <w:t>. 2010;11(6):542-548.</w:t>
      </w:r>
    </w:p>
    <w:p w14:paraId="35AE06EF" w14:textId="77777777" w:rsidR="00515144" w:rsidRPr="00515144" w:rsidRDefault="00515144" w:rsidP="00515144">
      <w:pPr>
        <w:pStyle w:val="Bibliography"/>
      </w:pPr>
      <w:r w:rsidRPr="00515144">
        <w:t xml:space="preserve">77. </w:t>
      </w:r>
      <w:r w:rsidRPr="00515144">
        <w:tab/>
        <w:t xml:space="preserve">Carroll RJ, Ruppert D, </w:t>
      </w:r>
      <w:proofErr w:type="spellStart"/>
      <w:r w:rsidRPr="00515144">
        <w:t>Stefanski</w:t>
      </w:r>
      <w:proofErr w:type="spellEnd"/>
      <w:r w:rsidRPr="00515144">
        <w:t xml:space="preserve"> LA, </w:t>
      </w:r>
      <w:proofErr w:type="spellStart"/>
      <w:r w:rsidRPr="00515144">
        <w:t>Crainiceanu</w:t>
      </w:r>
      <w:proofErr w:type="spellEnd"/>
      <w:r w:rsidRPr="00515144">
        <w:t xml:space="preserve"> CM. </w:t>
      </w:r>
      <w:r w:rsidRPr="00515144">
        <w:rPr>
          <w:i/>
          <w:iCs/>
        </w:rPr>
        <w:t>Measurement Error in Nonlinear Models: A Modern Perspective</w:t>
      </w:r>
      <w:r w:rsidRPr="00515144">
        <w:t>. CRC press; 2006.</w:t>
      </w:r>
    </w:p>
    <w:p w14:paraId="3891A205" w14:textId="455C6B4C" w:rsidR="0046514C" w:rsidRDefault="00A95DD5" w:rsidP="0046514C">
      <w:pPr>
        <w:rPr>
          <w:b/>
        </w:rPr>
      </w:pPr>
      <w:r w:rsidRPr="00BE40FA">
        <w:rPr>
          <w:b/>
        </w:rPr>
        <w:fldChar w:fldCharType="end"/>
      </w:r>
      <w:r w:rsidR="0046514C">
        <w:rPr>
          <w:b/>
        </w:rPr>
        <w:br w:type="page"/>
      </w:r>
    </w:p>
    <w:p w14:paraId="6EE2D1C0" w14:textId="51062ACE"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BB783C">
            <w:pPr>
              <w:spacing w:before="100" w:after="100" w:line="240" w:lineRule="auto"/>
              <w:ind w:left="100" w:right="100"/>
              <w:rPr>
                <w:sz w:val="18"/>
                <w:szCs w:val="18"/>
              </w:rPr>
            </w:pPr>
            <w:commentRangeStart w:id="121"/>
            <w:r w:rsidRPr="009C4CB7">
              <w:rPr>
                <w:rFonts w:eastAsia="Arial"/>
                <w:b/>
                <w:color w:val="000000"/>
                <w:sz w:val="18"/>
                <w:szCs w:val="18"/>
              </w:rPr>
              <w:t>PM</w:t>
            </w:r>
            <w:r w:rsidRPr="00BD0D7C">
              <w:rPr>
                <w:rFonts w:eastAsia="Arial"/>
                <w:b/>
                <w:color w:val="000000"/>
                <w:sz w:val="18"/>
                <w:szCs w:val="18"/>
                <w:vertAlign w:val="subscript"/>
              </w:rPr>
              <w:t>2.5</w:t>
            </w:r>
            <w:commentRangeEnd w:id="121"/>
            <w:r w:rsidR="0087711F">
              <w:rPr>
                <w:rStyle w:val="CommentReference"/>
                <w:rFonts w:asciiTheme="minorHAnsi" w:eastAsiaTheme="minorHAnsi" w:hAnsiTheme="minorHAnsi" w:cstheme="minorBidi"/>
                <w:lang w:val="en-GB"/>
              </w:rPr>
              <w:commentReference w:id="121"/>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lang w:val="da-DK" w:eastAsia="da-DK"/>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 xml:space="preserve">of 5-year average pollutant </w:t>
      </w:r>
      <w:commentRangeStart w:id="122"/>
      <w:r w:rsidR="005572A9">
        <w:rPr>
          <w:bCs/>
        </w:rPr>
        <w:t>concentrations</w:t>
      </w:r>
      <w:r w:rsidR="005572A9" w:rsidRPr="00BE40FA">
        <w:rPr>
          <w:bCs/>
        </w:rPr>
        <w:t>.</w:t>
      </w:r>
      <w:commentRangeEnd w:id="122"/>
      <w:r w:rsidR="00CC48FB">
        <w:rPr>
          <w:rStyle w:val="CommentReference"/>
          <w:rFonts w:asciiTheme="minorHAnsi" w:eastAsiaTheme="minorHAnsi" w:hAnsiTheme="minorHAnsi" w:cstheme="minorBidi"/>
          <w:lang w:val="en-GB"/>
        </w:rPr>
        <w:commentReference w:id="122"/>
      </w:r>
      <w:r w:rsidR="005572A9">
        <w:rPr>
          <w:b/>
          <w:bCs/>
          <w:color w:val="000000" w:themeColor="text1"/>
        </w:rPr>
        <w:br w:type="page"/>
      </w:r>
    </w:p>
    <w:p w14:paraId="2CB3CE13" w14:textId="46EE84DC" w:rsidR="005572A9" w:rsidRPr="00EE472E" w:rsidRDefault="00887A87" w:rsidP="00825EEE">
      <w:pPr>
        <w:spacing w:line="240" w:lineRule="auto"/>
        <w:rPr>
          <w:bCs/>
        </w:rPr>
      </w:pPr>
      <w:commentRangeStart w:id="123"/>
      <w:commentRangeStart w:id="124"/>
      <w:commentRangeStart w:id="125"/>
      <w:r>
        <w:rPr>
          <w:b/>
          <w:noProof/>
          <w:lang w:val="da-DK" w:eastAsia="da-DK"/>
        </w:rPr>
        <w:lastRenderedPageBreak/>
        <w:drawing>
          <wp:anchor distT="0" distB="0" distL="114300" distR="114300" simplePos="0" relativeHeight="251659264" behindDoc="0" locked="0" layoutInCell="1" allowOverlap="1" wp14:anchorId="475B6102" wp14:editId="3340EBDA">
            <wp:simplePos x="0" y="0"/>
            <wp:positionH relativeFrom="column">
              <wp:posOffset>-114300</wp:posOffset>
            </wp:positionH>
            <wp:positionV relativeFrom="paragraph">
              <wp:posOffset>390053</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commentRangeEnd w:id="123"/>
      <w:r w:rsidR="000B7645">
        <w:rPr>
          <w:rStyle w:val="CommentReference"/>
          <w:rFonts w:asciiTheme="minorHAnsi" w:eastAsiaTheme="minorHAnsi" w:hAnsiTheme="minorHAnsi" w:cstheme="minorBidi"/>
          <w:lang w:val="en-GB"/>
        </w:rPr>
        <w:commentReference w:id="123"/>
      </w:r>
      <w:commentRangeEnd w:id="124"/>
      <w:r w:rsidR="00BB5911">
        <w:rPr>
          <w:rStyle w:val="CommentReference"/>
          <w:rFonts w:asciiTheme="minorHAnsi" w:eastAsiaTheme="minorHAnsi" w:hAnsiTheme="minorHAnsi" w:cstheme="minorBidi"/>
          <w:lang w:val="en-GB"/>
        </w:rPr>
        <w:commentReference w:id="124"/>
      </w:r>
      <w:commentRangeEnd w:id="125"/>
      <w:r w:rsidR="00997A77">
        <w:rPr>
          <w:rStyle w:val="CommentReference"/>
          <w:rFonts w:asciiTheme="minorHAnsi" w:eastAsiaTheme="minorHAnsi" w:hAnsiTheme="minorHAnsi" w:cstheme="minorBidi"/>
          <w:lang w:val="en-GB"/>
        </w:rPr>
        <w:commentReference w:id="125"/>
      </w:r>
      <w:r w:rsidR="005572A9" w:rsidRPr="00BE40FA">
        <w:rPr>
          <w:color w:val="000000" w:themeColor="text1"/>
        </w:rPr>
        <w:t xml:space="preserve">. </w:t>
      </w:r>
      <w:r w:rsidR="005572A9">
        <w:rPr>
          <w:bCs/>
        </w:rPr>
        <w:t>Percentage change in odds of ALS diagnosis per 1-, 5- and 10-year average standard deviation 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ins w:id="126" w:author="mak" w:date="2021-10-31T22:37:00Z">
        <w:r w:rsidR="00470D7F">
          <w:rPr>
            <w:bCs/>
          </w:rPr>
          <w:t xml:space="preserve"> additionally</w:t>
        </w:r>
      </w:ins>
      <w:r w:rsidR="00825EEE">
        <w:rPr>
          <w:bCs/>
        </w:rPr>
        <w:t xml:space="preserve"> adjusted by </w:t>
      </w:r>
      <w:del w:id="127" w:author="mak" w:date="2021-10-31T22:36:00Z">
        <w:r w:rsidR="00825EEE" w:rsidRPr="00825EEE" w:rsidDel="00672A62">
          <w:rPr>
            <w:bCs/>
          </w:rPr>
          <w:delText xml:space="preserve">age, sex, year of birth, </w:delText>
        </w:r>
      </w:del>
      <w:r w:rsidR="00825EEE" w:rsidRPr="00825EEE">
        <w:rPr>
          <w:bCs/>
        </w:rPr>
        <w:t xml:space="preserve">SES,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10-04T13:10:00Z" w:initials="PRM">
    <w:p w14:paraId="65AEBB61" w14:textId="6C061042" w:rsidR="00EB3850" w:rsidRDefault="00EB3850">
      <w:pPr>
        <w:pStyle w:val="CommentText"/>
      </w:pPr>
      <w:r>
        <w:rPr>
          <w:rStyle w:val="CommentReference"/>
        </w:rPr>
        <w:annotationRef/>
      </w:r>
      <w:r>
        <w:t>Will input once finalised</w:t>
      </w:r>
    </w:p>
  </w:comment>
  <w:comment w:id="1" w:author="Parks, Robbie M" w:date="2021-10-04T13:10:00Z" w:initials="PRM">
    <w:p w14:paraId="5B4567D7" w14:textId="36A5E12E" w:rsidR="00EB3850" w:rsidRDefault="00EB3850">
      <w:pPr>
        <w:pStyle w:val="CommentText"/>
      </w:pPr>
      <w:r>
        <w:rPr>
          <w:rStyle w:val="CommentReference"/>
        </w:rPr>
        <w:annotationRef/>
      </w:r>
      <w:r>
        <w:t>Will input once finalised</w:t>
      </w:r>
    </w:p>
  </w:comment>
  <w:comment w:id="2" w:author="Parks, Robbie M" w:date="2021-10-26T22:57:00Z" w:initials="PRM">
    <w:p w14:paraId="37ED66BC" w14:textId="307CA69D" w:rsidR="007F4B29" w:rsidRDefault="007F4B29">
      <w:pPr>
        <w:pStyle w:val="CommentText"/>
      </w:pPr>
      <w:r>
        <w:rPr>
          <w:rStyle w:val="CommentReference"/>
        </w:rPr>
        <w:annotationRef/>
      </w:r>
      <w:r>
        <w:t>Currently 315 words but needs to be 300</w:t>
      </w:r>
    </w:p>
  </w:comment>
  <w:comment w:id="3" w:author="mak" w:date="2021-10-31T20:59:00Z" w:initials="mak">
    <w:p w14:paraId="50DE576B" w14:textId="35DB1813" w:rsidR="0027095D" w:rsidRDefault="0027095D">
      <w:pPr>
        <w:pStyle w:val="CommentText"/>
      </w:pPr>
      <w:r>
        <w:rPr>
          <w:rStyle w:val="CommentReference"/>
        </w:rPr>
        <w:annotationRef/>
      </w:r>
      <w:r>
        <w:t>300!</w:t>
      </w:r>
    </w:p>
  </w:comment>
  <w:comment w:id="11" w:author="Ole Raaschou-Nielsen" w:date="2021-10-18T11:55:00Z" w:initials="OR">
    <w:p w14:paraId="3DD2A12B" w14:textId="77777777" w:rsidR="008F295B" w:rsidRDefault="008F295B" w:rsidP="008F295B">
      <w:pPr>
        <w:pStyle w:val="CommentText"/>
      </w:pPr>
      <w:r>
        <w:rPr>
          <w:rStyle w:val="CommentReference"/>
        </w:rPr>
        <w:annotationRef/>
      </w:r>
      <w:r>
        <w:t xml:space="preserve">The choice of these two pollutants is not clear to me. The vast majorities of studies investigating nitrogen oxides focus on </w:t>
      </w:r>
      <w:r>
        <w:rPr>
          <w:noProof/>
        </w:rPr>
        <w:t>X</w:t>
      </w:r>
      <w:r>
        <w:t>NO2 – not NOx. NO2 has the advantages that results can be compared to other studies and that NO2 is much more reactive (biological active) than NO, which is the main constituent of NOx. I admit, that NOx has other advantages, but I have changed from use of NOx to use of NO2 many years ago for the reason mentioned.</w:t>
      </w:r>
    </w:p>
    <w:p w14:paraId="547DCE14" w14:textId="77777777" w:rsidR="008F295B" w:rsidRDefault="008F295B" w:rsidP="008F295B">
      <w:pPr>
        <w:pStyle w:val="CommentText"/>
      </w:pPr>
    </w:p>
    <w:p w14:paraId="7957BED6" w14:textId="77777777" w:rsidR="008F295B" w:rsidRDefault="008F295B" w:rsidP="008F295B">
      <w:pPr>
        <w:pStyle w:val="CommentText"/>
        <w:tabs>
          <w:tab w:val="left" w:pos="4962"/>
        </w:tabs>
      </w:pPr>
      <w:r>
        <w:t xml:space="preserve">In realistic concentrations, CO is “only” and indicator for other pollutants/sources. There </w:t>
      </w:r>
      <w:proofErr w:type="gramStart"/>
      <w:r>
        <w:t>is</w:t>
      </w:r>
      <w:proofErr w:type="gramEnd"/>
      <w:r>
        <w:t xml:space="preserve"> hardly any biological effects of CO per see.  If I remember correctly CO at </w:t>
      </w:r>
      <w:proofErr w:type="spellStart"/>
      <w:r>
        <w:t>steet</w:t>
      </w:r>
      <w:proofErr w:type="spellEnd"/>
      <w:r>
        <w:t xml:space="preserve"> level is mostly an indicator for vehicles with gasoline engines, but Matthias has to confirm that.</w:t>
      </w:r>
    </w:p>
  </w:comment>
  <w:comment w:id="12" w:author="Matthias Ketzel" w:date="2021-10-21T22:35:00Z" w:initials="MK">
    <w:p w14:paraId="36411553" w14:textId="77777777" w:rsidR="008F295B" w:rsidRDefault="008F295B" w:rsidP="008F295B">
      <w:pPr>
        <w:pStyle w:val="CommentText"/>
      </w:pPr>
      <w:r>
        <w:rPr>
          <w:rStyle w:val="CommentReference"/>
        </w:rPr>
        <w:annotationRef/>
      </w:r>
      <w:proofErr w:type="gramStart"/>
      <w:r>
        <w:t>Yes</w:t>
      </w:r>
      <w:proofErr w:type="gramEnd"/>
      <w:r>
        <w:t xml:space="preserve"> gasoline driven vehicles contribute most followed by LPG fuelled vehicle’s</w:t>
      </w:r>
    </w:p>
    <w:p w14:paraId="79DBD51C" w14:textId="77777777" w:rsidR="008F295B" w:rsidRDefault="008F295B" w:rsidP="008F295B">
      <w:pPr>
        <w:pStyle w:val="CommentText"/>
      </w:pPr>
      <w:r>
        <w:t>We see a great reduction to CO concentrations over the past decades due to the improved technology.</w:t>
      </w:r>
    </w:p>
    <w:p w14:paraId="018B89B6" w14:textId="77777777" w:rsidR="008F295B" w:rsidRDefault="008F295B" w:rsidP="008F295B">
      <w:pPr>
        <w:pStyle w:val="CommentText"/>
      </w:pPr>
    </w:p>
    <w:p w14:paraId="612ECC61" w14:textId="77777777" w:rsidR="008F295B" w:rsidRDefault="008F295B" w:rsidP="008F295B">
      <w:pPr>
        <w:pStyle w:val="CommentText"/>
      </w:pPr>
      <w:r>
        <w:t>CO might serve as a proxy for benzene and other organic compounds.</w:t>
      </w:r>
    </w:p>
  </w:comment>
  <w:comment w:id="13" w:author="Parks, Robbie M" w:date="2021-10-26T19:35:00Z" w:initials="PRM">
    <w:p w14:paraId="5B638718" w14:textId="77777777" w:rsidR="008F295B" w:rsidRDefault="008F295B" w:rsidP="008F295B">
      <w:pPr>
        <w:pStyle w:val="CommentText"/>
      </w:pPr>
      <w:r>
        <w:rPr>
          <w:rStyle w:val="CommentReference"/>
        </w:rPr>
        <w:annotationRef/>
      </w:r>
      <w:r>
        <w:t>Marianthi: Is this terminology OK with you?</w:t>
      </w:r>
    </w:p>
  </w:comment>
  <w:comment w:id="14" w:author="mak" w:date="2021-10-31T20:45:00Z" w:initials="mak">
    <w:p w14:paraId="19B87F19" w14:textId="4A03217D" w:rsidR="00850375" w:rsidRDefault="00850375">
      <w:pPr>
        <w:pStyle w:val="CommentText"/>
      </w:pPr>
      <w:r>
        <w:rPr>
          <w:rStyle w:val="CommentReference"/>
        </w:rPr>
        <w:annotationRef/>
      </w:r>
      <w:r>
        <w:t>Do we need it here? especially since we’re above the word count? I’d just say PM here and then explain in the main text</w:t>
      </w:r>
    </w:p>
  </w:comment>
  <w:comment w:id="19" w:author="mak" w:date="2021-10-31T20:58:00Z" w:initials="mak">
    <w:p w14:paraId="4F2A5532" w14:textId="0DAFEEF3" w:rsidR="004A6BA8" w:rsidRDefault="004A6BA8">
      <w:pPr>
        <w:pStyle w:val="CommentText"/>
      </w:pPr>
      <w:r>
        <w:rPr>
          <w:rStyle w:val="CommentReference"/>
        </w:rPr>
        <w:annotationRef/>
      </w:r>
      <w:r>
        <w:t xml:space="preserve">Here it’s </w:t>
      </w:r>
      <w:proofErr w:type="gramStart"/>
      <w:r>
        <w:t>ok</w:t>
      </w:r>
      <w:proofErr w:type="gramEnd"/>
      <w:r>
        <w:t xml:space="preserve"> I think</w:t>
      </w:r>
      <w:r w:rsidR="004F2138">
        <w:t xml:space="preserve">. </w:t>
      </w:r>
    </w:p>
  </w:comment>
  <w:comment w:id="23" w:author="Parks, Robbie M" w:date="2021-10-04T11:12:00Z" w:initials="PRM">
    <w:p w14:paraId="6ABB848B" w14:textId="77777777" w:rsidR="00EB3850" w:rsidRDefault="00EB3850"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EB3850" w:rsidRDefault="00EB3850" w:rsidP="005F4D37">
      <w:pPr>
        <w:pStyle w:val="CommentText"/>
      </w:pPr>
    </w:p>
    <w:p w14:paraId="35562FAD" w14:textId="77777777" w:rsidR="00EB3850" w:rsidRDefault="00EB3850" w:rsidP="005F4D37">
      <w:pPr>
        <w:pStyle w:val="CommentText"/>
      </w:pPr>
      <w:r>
        <w:t>Currently:</w:t>
      </w:r>
    </w:p>
    <w:p w14:paraId="466FC4EE" w14:textId="5DA2B88E" w:rsidR="00EB3850" w:rsidRDefault="00EB3850" w:rsidP="005F4D37">
      <w:pPr>
        <w:pStyle w:val="CommentText"/>
      </w:pPr>
      <w:r>
        <w:t>-</w:t>
      </w:r>
      <w:r w:rsidR="00085A3A">
        <w:t>3,144</w:t>
      </w:r>
      <w:r>
        <w:t xml:space="preserve"> words</w:t>
      </w:r>
      <w:r w:rsidR="009425CD">
        <w:t xml:space="preserve">; </w:t>
      </w:r>
      <w:r>
        <w:t>and</w:t>
      </w:r>
    </w:p>
    <w:p w14:paraId="48E2CA6F" w14:textId="77777777" w:rsidR="00EB3850" w:rsidRDefault="00EB3850" w:rsidP="005F4D37">
      <w:pPr>
        <w:pStyle w:val="CommentText"/>
      </w:pPr>
      <w:r>
        <w:t>-4 tables and figures.</w:t>
      </w:r>
    </w:p>
    <w:p w14:paraId="3F7CD459" w14:textId="77777777" w:rsidR="00EB3850" w:rsidRDefault="00EB3850" w:rsidP="005F4D37">
      <w:pPr>
        <w:pStyle w:val="CommentText"/>
      </w:pPr>
    </w:p>
    <w:p w14:paraId="191C4645" w14:textId="3A6F3677" w:rsidR="00EB3850" w:rsidRDefault="00EB3850">
      <w:pPr>
        <w:pStyle w:val="CommentText"/>
      </w:pPr>
      <w:r>
        <w:t>Also Supplementary Online Content.</w:t>
      </w:r>
    </w:p>
  </w:comment>
  <w:comment w:id="24" w:author="mak" w:date="2021-10-31T21:08:00Z" w:initials="mak">
    <w:p w14:paraId="55A26B74" w14:textId="072CA93A" w:rsidR="00A55A5D" w:rsidRDefault="00A55A5D">
      <w:pPr>
        <w:pStyle w:val="CommentText"/>
      </w:pPr>
      <w:r>
        <w:rPr>
          <w:rStyle w:val="CommentReference"/>
        </w:rPr>
        <w:annotationRef/>
      </w:r>
      <w:r>
        <w:t>Patients?</w:t>
      </w:r>
    </w:p>
  </w:comment>
  <w:comment w:id="32" w:author="mak" w:date="2021-10-31T21:21:00Z" w:initials="mak">
    <w:p w14:paraId="5B8C96B6" w14:textId="74212070" w:rsidR="00D4167C" w:rsidRDefault="00D4167C">
      <w:pPr>
        <w:pStyle w:val="CommentText"/>
      </w:pPr>
      <w:r>
        <w:rPr>
          <w:rStyle w:val="CommentReference"/>
        </w:rPr>
        <w:annotationRef/>
      </w:r>
      <w:r>
        <w:t>The 2021 EHP paper (#38 in your refs)</w:t>
      </w:r>
    </w:p>
  </w:comment>
  <w:comment w:id="37" w:author="Ole Raaschou-Nielsen" w:date="2021-10-18T12:13:00Z" w:initials="OR">
    <w:p w14:paraId="126B396F" w14:textId="31499D20" w:rsidR="00EB3850" w:rsidRDefault="00EB3850">
      <w:pPr>
        <w:pStyle w:val="CommentText"/>
      </w:pPr>
      <w:r>
        <w:rPr>
          <w:rStyle w:val="CommentReference"/>
        </w:rPr>
        <w:annotationRef/>
      </w:r>
      <w:r>
        <w:t>NOx is not commonly used. NO2 is.</w:t>
      </w:r>
    </w:p>
  </w:comment>
  <w:comment w:id="38" w:author="Matthias Ketzel" w:date="2021-10-22T08:01:00Z" w:initials="MK">
    <w:p w14:paraId="7CDFACC5" w14:textId="7F6AAE25" w:rsidR="00EB3850" w:rsidRDefault="00EB3850">
      <w:pPr>
        <w:pStyle w:val="CommentText"/>
      </w:pPr>
      <w:r>
        <w:rPr>
          <w:rStyle w:val="CommentReference"/>
        </w:rPr>
        <w:annotationRef/>
      </w:r>
      <w:r>
        <w:t>Rob</w:t>
      </w:r>
      <w:r w:rsidR="00476E58">
        <w:t>b</w:t>
      </w:r>
      <w:r>
        <w:t>ie Did you run the analysis for NO2 as well ? How much effort would it make to switch from NOx to NO2 ?</w:t>
      </w:r>
    </w:p>
  </w:comment>
  <w:comment w:id="39" w:author="Parks, Robbie M" w:date="2021-10-26T19:57:00Z" w:initials="PRM">
    <w:p w14:paraId="42263042" w14:textId="46970513" w:rsidR="006E14EC" w:rsidRDefault="006E14EC">
      <w:pPr>
        <w:pStyle w:val="CommentText"/>
      </w:pPr>
      <w:r>
        <w:rPr>
          <w:rStyle w:val="CommentReference"/>
        </w:rPr>
        <w:annotationRef/>
      </w:r>
      <w:r>
        <w:t>Marianthi: I checked EHP and they used NOX and NO2 separately</w:t>
      </w:r>
      <w:r w:rsidR="00934537">
        <w:t>.</w:t>
      </w:r>
      <w:r w:rsidR="00C90837">
        <w:t xml:space="preserve"> High correlation between NOX and NO2 (0.92).</w:t>
      </w:r>
    </w:p>
  </w:comment>
  <w:comment w:id="40" w:author="mak" w:date="2021-10-31T21:43:00Z" w:initials="mak">
    <w:p w14:paraId="0F56D2EE" w14:textId="0140717A" w:rsidR="00781B0A" w:rsidRDefault="00781B0A">
      <w:pPr>
        <w:pStyle w:val="CommentText"/>
      </w:pPr>
      <w:r>
        <w:rPr>
          <w:rStyle w:val="CommentReference"/>
        </w:rPr>
        <w:annotationRef/>
      </w:r>
      <w:r>
        <w:t>Ok! I think we can leave NOx then</w:t>
      </w:r>
    </w:p>
  </w:comment>
  <w:comment w:id="41" w:author="Jørgen Brandt" w:date="2021-10-25T13:33:00Z" w:initials="JB">
    <w:p w14:paraId="21ED8284" w14:textId="71F86CB1" w:rsidR="00783637" w:rsidRDefault="00783637">
      <w:pPr>
        <w:pStyle w:val="CommentText"/>
      </w:pPr>
      <w:r>
        <w:rPr>
          <w:rStyle w:val="CommentReference"/>
        </w:rPr>
        <w:annotationRef/>
      </w:r>
      <w:r>
        <w:t>And we have to skip the concept of traffic-related…</w:t>
      </w:r>
    </w:p>
  </w:comment>
  <w:comment w:id="42" w:author="Parks, Robbie M" w:date="2021-10-26T18:21:00Z" w:initials="PRM">
    <w:p w14:paraId="014512DA" w14:textId="062D6E6D" w:rsidR="00F94748" w:rsidRDefault="00F94748">
      <w:pPr>
        <w:pStyle w:val="CommentText"/>
      </w:pPr>
      <w:r>
        <w:rPr>
          <w:rStyle w:val="CommentReference"/>
        </w:rPr>
        <w:annotationRef/>
      </w:r>
      <w:r>
        <w:t>Marianthi: Not 100% sure whether I need to change this or not…</w:t>
      </w:r>
      <w:r w:rsidR="00DA21A6">
        <w:t xml:space="preserve"> A lot of the references with co-authors who were protesting have similarly-titled studies with similar exposures!</w:t>
      </w:r>
    </w:p>
  </w:comment>
  <w:comment w:id="43" w:author="mak" w:date="2021-10-31T21:43:00Z" w:initials="mak">
    <w:p w14:paraId="00F041B6" w14:textId="226B065D" w:rsidR="00B54E3A" w:rsidRDefault="00B54E3A">
      <w:pPr>
        <w:pStyle w:val="CommentText"/>
      </w:pPr>
      <w:r>
        <w:rPr>
          <w:rStyle w:val="CommentReference"/>
        </w:rPr>
        <w:annotationRef/>
      </w:r>
      <w:r>
        <w:t>I think what you have now is fine</w:t>
      </w:r>
    </w:p>
  </w:comment>
  <w:comment w:id="62" w:author="mak" w:date="2021-10-31T22:01:00Z" w:initials="mak">
    <w:p w14:paraId="57138A22" w14:textId="77777777" w:rsidR="009B1F3C" w:rsidRDefault="009B1F3C" w:rsidP="009B1F3C">
      <w:pPr>
        <w:spacing w:line="240" w:lineRule="auto"/>
      </w:pPr>
      <w:r>
        <w:rPr>
          <w:rStyle w:val="CommentReference"/>
        </w:rPr>
        <w:annotationRef/>
      </w:r>
      <w:r w:rsidRPr="00725988">
        <w:rPr>
          <w:rFonts w:ascii="Arial" w:hAnsi="Arial" w:cs="Arial"/>
          <w:color w:val="222222"/>
          <w:sz w:val="20"/>
          <w:szCs w:val="20"/>
          <w:shd w:val="clear" w:color="auto" w:fill="FFFFFF"/>
        </w:rPr>
        <w:t xml:space="preserve">Seinfeld J, </w:t>
      </w:r>
      <w:proofErr w:type="spellStart"/>
      <w:r w:rsidRPr="00725988">
        <w:rPr>
          <w:rFonts w:ascii="Arial" w:hAnsi="Arial" w:cs="Arial"/>
          <w:color w:val="222222"/>
          <w:sz w:val="20"/>
          <w:szCs w:val="20"/>
          <w:shd w:val="clear" w:color="auto" w:fill="FFFFFF"/>
        </w:rPr>
        <w:t>Pandis</w:t>
      </w:r>
      <w:proofErr w:type="spellEnd"/>
      <w:r w:rsidRPr="00725988">
        <w:rPr>
          <w:rFonts w:ascii="Arial" w:hAnsi="Arial" w:cs="Arial"/>
          <w:color w:val="222222"/>
          <w:sz w:val="20"/>
          <w:szCs w:val="20"/>
          <w:shd w:val="clear" w:color="auto" w:fill="FFFFFF"/>
        </w:rPr>
        <w:t xml:space="preserve"> S. Atmospheric Chemistry and Physics. 1997. New York. 2008.</w:t>
      </w:r>
    </w:p>
  </w:comment>
  <w:comment w:id="68" w:author="mak" w:date="2021-10-31T22:04:00Z" w:initials="mak">
    <w:p w14:paraId="1DEFD04B" w14:textId="0EC8B86F" w:rsidR="001E4FCA" w:rsidRDefault="001E4FCA">
      <w:pPr>
        <w:pStyle w:val="CommentText"/>
      </w:pPr>
      <w:r>
        <w:rPr>
          <w:rStyle w:val="CommentReference"/>
        </w:rPr>
        <w:annotationRef/>
      </w:r>
      <w:r>
        <w:t xml:space="preserve">I am guessing one of the </w:t>
      </w:r>
      <w:proofErr w:type="spellStart"/>
      <w:r>
        <w:t>coauthors</w:t>
      </w:r>
      <w:proofErr w:type="spellEnd"/>
      <w:r>
        <w:t xml:space="preserve"> added this? we can take out I think if we need the words…</w:t>
      </w:r>
    </w:p>
  </w:comment>
  <w:comment w:id="69" w:author="mak" w:date="2021-10-31T22:04:00Z" w:initials="mak">
    <w:p w14:paraId="32E54A14" w14:textId="0D45256E" w:rsidR="00B222AF" w:rsidRDefault="00B222AF">
      <w:pPr>
        <w:pStyle w:val="CommentText"/>
      </w:pPr>
      <w:r>
        <w:rPr>
          <w:rStyle w:val="CommentReference"/>
        </w:rPr>
        <w:annotationRef/>
      </w:r>
      <w:r>
        <w:t>Just to save some words…</w:t>
      </w:r>
    </w:p>
  </w:comment>
  <w:comment w:id="76" w:author="Parks, Robbie M" w:date="2021-10-25T17:40:00Z" w:initials="PRM">
    <w:p w14:paraId="07203F6F" w14:textId="1026B0CA" w:rsidR="00382CE7" w:rsidRDefault="00382CE7">
      <w:pPr>
        <w:pStyle w:val="CommentText"/>
      </w:pPr>
      <w:r>
        <w:rPr>
          <w:rStyle w:val="CommentReference"/>
        </w:rPr>
        <w:annotationRef/>
      </w:r>
      <w:r w:rsidR="005E092B">
        <w:rPr>
          <w:rStyle w:val="CommentReference"/>
        </w:rPr>
        <w:t>Marianthi: EHP paper used both NOX and NO2 separately.</w:t>
      </w:r>
      <w:r w:rsidR="005C16F6">
        <w:rPr>
          <w:rStyle w:val="CommentReference"/>
        </w:rPr>
        <w:t xml:space="preserve"> NOX and NO2 have correlation of 0.92 across </w:t>
      </w:r>
      <w:r w:rsidR="000A4F02">
        <w:rPr>
          <w:rStyle w:val="CommentReference"/>
        </w:rPr>
        <w:t>cases and controls.</w:t>
      </w:r>
    </w:p>
  </w:comment>
  <w:comment w:id="80" w:author="Weisskopf" w:date="2021-10-22T16:55:00Z" w:initials="MOU">
    <w:p w14:paraId="6A0C3D33" w14:textId="77777777" w:rsidR="00EB3850" w:rsidRDefault="00EB3850">
      <w:pPr>
        <w:pStyle w:val="CommentText"/>
      </w:pPr>
      <w:r>
        <w:rPr>
          <w:rStyle w:val="CommentReference"/>
        </w:rPr>
        <w:annotationRef/>
      </w:r>
      <w:r>
        <w:t>So as I’ve started to discuss with Marianthi, I have some concerns about including PM2.5 in a model with specific components of PM2.5.  I think this may introduce bias to the estimates of the components from other pollutants rather than adjust for them.  I think subtracting out the components that contribute from the PM2.5 should avoid this.</w:t>
      </w:r>
    </w:p>
    <w:p w14:paraId="4C6D69CA" w14:textId="77777777" w:rsidR="00EB3850" w:rsidRDefault="00EB3850">
      <w:pPr>
        <w:pStyle w:val="CommentText"/>
      </w:pPr>
    </w:p>
    <w:p w14:paraId="457696CF" w14:textId="665F04D4" w:rsidR="00EB3850" w:rsidRDefault="00EB3850">
      <w:pPr>
        <w:pStyle w:val="CommentText"/>
      </w:pPr>
      <w:r>
        <w:t>However, that said, a generally null finding for PM2.5 in your results may suggest there is no confounding from other pollutants.</w:t>
      </w:r>
    </w:p>
  </w:comment>
  <w:comment w:id="81" w:author="Parks, Robbie M" w:date="2021-10-26T18:27:00Z" w:initials="PRM">
    <w:p w14:paraId="2B530150" w14:textId="32EC7D77" w:rsidR="00C810AA" w:rsidRDefault="00C810AA">
      <w:pPr>
        <w:pStyle w:val="CommentText"/>
      </w:pPr>
      <w:r>
        <w:rPr>
          <w:rStyle w:val="CommentReference"/>
        </w:rPr>
        <w:annotationRef/>
      </w:r>
      <w:r>
        <w:t xml:space="preserve">Marianthi: We’ve sorted this </w:t>
      </w:r>
      <w:proofErr w:type="gramStart"/>
      <w:r>
        <w:t>now</w:t>
      </w:r>
      <w:proofErr w:type="gramEnd"/>
      <w:r>
        <w:t xml:space="preserve"> right? A few people didn’t really get it</w:t>
      </w:r>
      <w:r w:rsidR="0051474F">
        <w:t>, but I think we’re in the right here now?</w:t>
      </w:r>
    </w:p>
  </w:comment>
  <w:comment w:id="82" w:author="mak" w:date="2021-10-31T22:15:00Z" w:initials="mak">
    <w:p w14:paraId="6964597D" w14:textId="7DCD8043" w:rsidR="003E0740" w:rsidRDefault="003E0740">
      <w:pPr>
        <w:pStyle w:val="CommentText"/>
      </w:pPr>
      <w:r>
        <w:rPr>
          <w:rStyle w:val="CommentReference"/>
        </w:rPr>
        <w:annotationRef/>
      </w:r>
      <w:r>
        <w:t>Correct!</w:t>
      </w:r>
    </w:p>
  </w:comment>
  <w:comment w:id="93" w:author="mak" w:date="2021-10-31T22:26:00Z" w:initials="mak">
    <w:p w14:paraId="15213F0F" w14:textId="15A7C5F7" w:rsidR="000B3EA7" w:rsidRDefault="000B3EA7">
      <w:pPr>
        <w:pStyle w:val="CommentText"/>
      </w:pPr>
      <w:r>
        <w:rPr>
          <w:rStyle w:val="CommentReference"/>
        </w:rPr>
        <w:annotationRef/>
      </w:r>
      <w:r>
        <w:rPr>
          <w:rStyle w:val="CommentReference"/>
        </w:rPr>
        <w:t>Here, should we (1) keep this and add info about the non-EC PM (and in the Fig too) or (2) only present non-EC PM?</w:t>
      </w:r>
    </w:p>
  </w:comment>
  <w:comment w:id="99" w:author="Weisskopf" w:date="2021-10-22T17:07:00Z" w:initials="MOU">
    <w:p w14:paraId="7932A974" w14:textId="395A4171" w:rsidR="00EB3850" w:rsidRDefault="00EB3850">
      <w:pPr>
        <w:pStyle w:val="CommentText"/>
      </w:pPr>
      <w:r>
        <w:rPr>
          <w:rStyle w:val="CommentReference"/>
        </w:rPr>
        <w:annotationRef/>
      </w:r>
      <w:r>
        <w:t>If this is the case, then that bias issue I raised may be in play.</w:t>
      </w:r>
    </w:p>
  </w:comment>
  <w:comment w:id="100" w:author="Parks, Robbie M" w:date="2021-10-26T15:33:00Z" w:initials="PRM">
    <w:p w14:paraId="0E93B5E1" w14:textId="11090972" w:rsidR="006A4E3D" w:rsidRDefault="006A4E3D">
      <w:pPr>
        <w:pStyle w:val="CommentText"/>
      </w:pPr>
      <w:r>
        <w:rPr>
          <w:rStyle w:val="CommentReference"/>
        </w:rPr>
        <w:annotationRef/>
      </w:r>
      <w:r>
        <w:t>Marianthi: Not sure what to do about this</w:t>
      </w:r>
      <w:r w:rsidR="004B77A1">
        <w:t>, because these are for the single-pollutant models, which surely are not relevant to the main model?</w:t>
      </w:r>
    </w:p>
  </w:comment>
  <w:comment w:id="101" w:author="mak" w:date="2021-10-31T22:27:00Z" w:initials="mak">
    <w:p w14:paraId="2B7B4C02" w14:textId="1D058C4E" w:rsidR="003210B7" w:rsidRDefault="003210B7">
      <w:pPr>
        <w:pStyle w:val="CommentText"/>
      </w:pPr>
      <w:r>
        <w:rPr>
          <w:rStyle w:val="CommentReference"/>
        </w:rPr>
        <w:annotationRef/>
      </w:r>
      <w:r>
        <w:t xml:space="preserve">The results did not really change if we used PM or non-EC PM, right? </w:t>
      </w:r>
      <w:proofErr w:type="gramStart"/>
      <w:r>
        <w:t>So</w:t>
      </w:r>
      <w:proofErr w:type="gramEnd"/>
      <w:r>
        <w:t xml:space="preserve"> we’re good!</w:t>
      </w:r>
    </w:p>
  </w:comment>
  <w:comment w:id="103" w:author="Weisskopf" w:date="2021-10-22T17:09:00Z" w:initials="MOU">
    <w:p w14:paraId="3D1C287F" w14:textId="0A558B96" w:rsidR="00EB3850" w:rsidRDefault="00EB3850">
      <w:pPr>
        <w:pStyle w:val="CommentText"/>
      </w:pPr>
      <w:r>
        <w:rPr>
          <w:rStyle w:val="CommentReference"/>
        </w:rPr>
        <w:annotationRef/>
      </w:r>
      <w:proofErr w:type="gramStart"/>
      <w:r>
        <w:t>So</w:t>
      </w:r>
      <w:proofErr w:type="gramEnd"/>
      <w:r>
        <w:t xml:space="preserve"> if these are truly null, then I would trust the positive EC finding a little more.  If there is any residual confounding (if these are in fact negative, would the thought be residual confounding?), then that can push the effect estimate for a correlated co-pollutant in the same model in the opposite direction. (Note that joint effects are not biased in this way)</w:t>
      </w:r>
    </w:p>
  </w:comment>
  <w:comment w:id="104" w:author="Parks, Robbie M" w:date="2021-10-25T16:26:00Z" w:initials="PRM">
    <w:p w14:paraId="16401B76" w14:textId="45C5100B" w:rsidR="001C7BB8" w:rsidRDefault="001C7BB8">
      <w:pPr>
        <w:pStyle w:val="CommentText"/>
      </w:pPr>
      <w:r>
        <w:rPr>
          <w:rStyle w:val="CommentReference"/>
        </w:rPr>
        <w:annotationRef/>
      </w:r>
      <w:r>
        <w:t>Confounding or correlation that’s making model unstable. N</w:t>
      </w:r>
      <w:r w:rsidR="00E91D8C">
        <w:t>o</w:t>
      </w:r>
      <w:r>
        <w:t xml:space="preserve"> way to know. Single pollutant models.</w:t>
      </w:r>
    </w:p>
  </w:comment>
  <w:comment w:id="105" w:author="Parks, Robbie M" w:date="2021-10-26T19:58:00Z" w:initials="PRM">
    <w:p w14:paraId="77937103" w14:textId="5E6B8D7E" w:rsidR="00CB4CB1" w:rsidRDefault="00CB4CB1">
      <w:pPr>
        <w:pStyle w:val="CommentText"/>
      </w:pPr>
      <w:r>
        <w:rPr>
          <w:rStyle w:val="CommentReference"/>
        </w:rPr>
        <w:annotationRef/>
      </w:r>
      <w:r>
        <w:t>Marianthi: Can I delete this comment?</w:t>
      </w:r>
    </w:p>
  </w:comment>
  <w:comment w:id="106" w:author="mak" w:date="2021-10-31T22:30:00Z" w:initials="mak">
    <w:p w14:paraId="104E0E57" w14:textId="22D70912" w:rsidR="00E547F2" w:rsidRDefault="00E547F2">
      <w:pPr>
        <w:pStyle w:val="CommentText"/>
      </w:pPr>
      <w:r>
        <w:rPr>
          <w:rStyle w:val="CommentReference"/>
        </w:rPr>
        <w:annotationRef/>
      </w:r>
      <w:r>
        <w:t>yes</w:t>
      </w:r>
    </w:p>
  </w:comment>
  <w:comment w:id="109" w:author="mak" w:date="2021-10-31T22:32:00Z" w:initials="mak">
    <w:p w14:paraId="42956410" w14:textId="62323770" w:rsidR="00E53780" w:rsidRDefault="00E53780">
      <w:pPr>
        <w:pStyle w:val="CommentText"/>
      </w:pPr>
      <w:r>
        <w:rPr>
          <w:rStyle w:val="CommentReference"/>
        </w:rPr>
        <w:annotationRef/>
      </w:r>
      <w:r>
        <w:t>I don’t understand this… why?</w:t>
      </w:r>
      <w:r w:rsidR="00A31C4E">
        <w:t xml:space="preserve"> More recent estimates you mean the model predictions </w:t>
      </w:r>
      <w:proofErr w:type="spellStart"/>
      <w:proofErr w:type="gramStart"/>
      <w:r w:rsidR="00A31C4E">
        <w:t>eg</w:t>
      </w:r>
      <w:proofErr w:type="spellEnd"/>
      <w:proofErr w:type="gramEnd"/>
      <w:r w:rsidR="00A31C4E">
        <w:t xml:space="preserve"> in 2010 are better than in 1980? That should not matter here due to matching. </w:t>
      </w:r>
    </w:p>
  </w:comment>
  <w:comment w:id="113" w:author="Parks, Robbie M" w:date="2021-10-25T10:37:00Z" w:initials="PRM">
    <w:p w14:paraId="1CEF44D1" w14:textId="3ABC678A" w:rsidR="00F81A0D" w:rsidRDefault="00F81A0D">
      <w:pPr>
        <w:pStyle w:val="CommentText"/>
      </w:pPr>
      <w:r>
        <w:rPr>
          <w:rStyle w:val="CommentReference"/>
        </w:rPr>
        <w:annotationRef/>
      </w:r>
      <w:r>
        <w:t>Diane Re: Why not sex and age? Or ethnicity, if you have any diversity in ethnicity….</w:t>
      </w:r>
    </w:p>
  </w:comment>
  <w:comment w:id="114" w:author="Parks, Robbie M" w:date="2021-10-26T19:18:00Z" w:initials="PRM">
    <w:p w14:paraId="5B629094" w14:textId="36FDCF32" w:rsidR="00206312" w:rsidRDefault="00206312">
      <w:pPr>
        <w:pStyle w:val="CommentText"/>
      </w:pPr>
      <w:r>
        <w:rPr>
          <w:rStyle w:val="CommentReference"/>
        </w:rPr>
        <w:annotationRef/>
      </w:r>
      <w:r>
        <w:t xml:space="preserve">Marianthi: Because they were matched </w:t>
      </w:r>
      <w:proofErr w:type="gramStart"/>
      <w:r>
        <w:t>for</w:t>
      </w:r>
      <w:proofErr w:type="gramEnd"/>
      <w:r>
        <w:t xml:space="preserve"> right?</w:t>
      </w:r>
    </w:p>
  </w:comment>
  <w:comment w:id="115" w:author="mak" w:date="2021-10-31T22:34:00Z" w:initials="mak">
    <w:p w14:paraId="0E8A358E" w14:textId="04BB0866" w:rsidR="007E21BB" w:rsidRDefault="007E21BB">
      <w:pPr>
        <w:pStyle w:val="CommentText"/>
      </w:pPr>
      <w:r>
        <w:rPr>
          <w:rStyle w:val="CommentReference"/>
        </w:rPr>
        <w:annotationRef/>
      </w:r>
      <w:r>
        <w:t>Yes!</w:t>
      </w:r>
    </w:p>
  </w:comment>
  <w:comment w:id="116" w:author="mak" w:date="2021-10-31T22:34:00Z" w:initials="mak">
    <w:p w14:paraId="50E9AAF2" w14:textId="3BF04341" w:rsidR="000D1020" w:rsidRDefault="000D1020">
      <w:pPr>
        <w:pStyle w:val="CommentText"/>
      </w:pPr>
      <w:r>
        <w:rPr>
          <w:rStyle w:val="CommentReference"/>
        </w:rPr>
        <w:annotationRef/>
      </w:r>
      <w:r>
        <w:t>Still love this! I need to start using this more!!</w:t>
      </w:r>
    </w:p>
  </w:comment>
  <w:comment w:id="121" w:author="mak" w:date="2021-10-31T22:38:00Z" w:initials="mak">
    <w:p w14:paraId="29090CBC" w14:textId="3BF151A2" w:rsidR="0087711F" w:rsidRDefault="0087711F">
      <w:pPr>
        <w:pStyle w:val="CommentText"/>
      </w:pPr>
      <w:r>
        <w:rPr>
          <w:rStyle w:val="CommentReference"/>
        </w:rPr>
        <w:annotationRef/>
      </w:r>
      <w:r>
        <w:t xml:space="preserve">Same – include both PM &amp; non-EC </w:t>
      </w:r>
      <w:r>
        <w:t>PM?</w:t>
      </w:r>
    </w:p>
  </w:comment>
  <w:comment w:id="122" w:author="mak" w:date="2021-10-31T22:35:00Z" w:initials="mak">
    <w:p w14:paraId="6EDC3503" w14:textId="28928485" w:rsidR="00CC48FB" w:rsidRDefault="00CC48FB">
      <w:pPr>
        <w:pStyle w:val="CommentText"/>
      </w:pPr>
      <w:r>
        <w:rPr>
          <w:rStyle w:val="CommentReference"/>
        </w:rPr>
        <w:annotationRef/>
      </w:r>
      <w:r>
        <w:t>See previous comment – should we here include both PM2.5 and non-EC PM2.5 or just non-EC PM2.5?</w:t>
      </w:r>
    </w:p>
  </w:comment>
  <w:comment w:id="123" w:author="Weisskopf" w:date="2021-10-22T17:14:00Z" w:initials="MOU">
    <w:p w14:paraId="12921162" w14:textId="5AC23C48" w:rsidR="00EB3850" w:rsidRDefault="00EB3850">
      <w:pPr>
        <w:pStyle w:val="CommentText"/>
      </w:pPr>
      <w:r>
        <w:rPr>
          <w:rStyle w:val="CommentReference"/>
        </w:rPr>
        <w:annotationRef/>
      </w:r>
      <w:r>
        <w:t>There should be legends for the figures.  What models do these results come from? Not the single pollutant ones, right? The models with all components in together?  Should indicate with the figure what is adjusted for.</w:t>
      </w:r>
    </w:p>
  </w:comment>
  <w:comment w:id="124" w:author="Parks, Robbie M" w:date="2021-10-26T19:23:00Z" w:initials="PRM">
    <w:p w14:paraId="06B6BD77" w14:textId="74557A07" w:rsidR="00BB5911" w:rsidRDefault="00BB5911">
      <w:pPr>
        <w:pStyle w:val="CommentText"/>
      </w:pPr>
      <w:r>
        <w:rPr>
          <w:rStyle w:val="CommentReference"/>
        </w:rPr>
        <w:annotationRef/>
      </w:r>
      <w:r>
        <w:t>Marianthi: How’s this?</w:t>
      </w:r>
    </w:p>
  </w:comment>
  <w:comment w:id="125" w:author="mak" w:date="2021-10-31T22:37:00Z" w:initials="mak">
    <w:p w14:paraId="3469336B" w14:textId="5776A218" w:rsidR="00997A77" w:rsidRDefault="00997A77">
      <w:pPr>
        <w:pStyle w:val="CommentText"/>
      </w:pPr>
      <w:r>
        <w:rPr>
          <w:rStyle w:val="CommentReference"/>
        </w:rPr>
        <w:annotationRef/>
      </w:r>
      <w:r>
        <w:t>Ok!</w:t>
      </w:r>
      <w:r w:rsidR="00422F52">
        <w:t xml:space="preserve"> Maybe change PM to non-EC PM on the y ax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AEBB61" w15:done="0"/>
  <w15:commentEx w15:paraId="5B4567D7" w15:done="0"/>
  <w15:commentEx w15:paraId="37ED66BC" w15:done="0"/>
  <w15:commentEx w15:paraId="50DE576B" w15:paraIdParent="37ED66BC" w15:done="0"/>
  <w15:commentEx w15:paraId="7957BED6" w15:done="0"/>
  <w15:commentEx w15:paraId="612ECC61" w15:paraIdParent="7957BED6" w15:done="0"/>
  <w15:commentEx w15:paraId="5B638718" w15:done="0"/>
  <w15:commentEx w15:paraId="19B87F19" w15:paraIdParent="5B638718" w15:done="0"/>
  <w15:commentEx w15:paraId="4F2A5532" w15:done="0"/>
  <w15:commentEx w15:paraId="191C4645" w15:done="0"/>
  <w15:commentEx w15:paraId="55A26B74" w15:done="0"/>
  <w15:commentEx w15:paraId="5B8C96B6" w15:done="0"/>
  <w15:commentEx w15:paraId="126B396F" w15:done="0"/>
  <w15:commentEx w15:paraId="7CDFACC5" w15:paraIdParent="126B396F" w15:done="0"/>
  <w15:commentEx w15:paraId="42263042" w15:paraIdParent="126B396F" w15:done="0"/>
  <w15:commentEx w15:paraId="0F56D2EE" w15:paraIdParent="126B396F" w15:done="0"/>
  <w15:commentEx w15:paraId="21ED8284" w15:done="0"/>
  <w15:commentEx w15:paraId="014512DA" w15:paraIdParent="21ED8284" w15:done="0"/>
  <w15:commentEx w15:paraId="00F041B6" w15:paraIdParent="21ED8284" w15:done="0"/>
  <w15:commentEx w15:paraId="57138A22" w15:done="0"/>
  <w15:commentEx w15:paraId="1DEFD04B" w15:done="0"/>
  <w15:commentEx w15:paraId="32E54A14" w15:done="0"/>
  <w15:commentEx w15:paraId="07203F6F" w15:done="0"/>
  <w15:commentEx w15:paraId="457696CF" w15:done="0"/>
  <w15:commentEx w15:paraId="2B530150" w15:paraIdParent="457696CF" w15:done="0"/>
  <w15:commentEx w15:paraId="6964597D" w15:paraIdParent="457696CF" w15:done="0"/>
  <w15:commentEx w15:paraId="15213F0F" w15:done="0"/>
  <w15:commentEx w15:paraId="7932A974" w15:done="0"/>
  <w15:commentEx w15:paraId="0E93B5E1" w15:paraIdParent="7932A974" w15:done="0"/>
  <w15:commentEx w15:paraId="2B7B4C02" w15:paraIdParent="7932A974" w15:done="0"/>
  <w15:commentEx w15:paraId="3D1C287F" w15:done="0"/>
  <w15:commentEx w15:paraId="16401B76" w15:paraIdParent="3D1C287F" w15:done="0"/>
  <w15:commentEx w15:paraId="77937103" w15:paraIdParent="3D1C287F" w15:done="0"/>
  <w15:commentEx w15:paraId="104E0E57" w15:paraIdParent="3D1C287F" w15:done="0"/>
  <w15:commentEx w15:paraId="42956410" w15:done="0"/>
  <w15:commentEx w15:paraId="1CEF44D1" w15:done="0"/>
  <w15:commentEx w15:paraId="5B629094" w15:paraIdParent="1CEF44D1" w15:done="0"/>
  <w15:commentEx w15:paraId="0E8A358E" w15:paraIdParent="1CEF44D1" w15:done="0"/>
  <w15:commentEx w15:paraId="50E9AAF2" w15:done="0"/>
  <w15:commentEx w15:paraId="29090CBC" w15:done="0"/>
  <w15:commentEx w15:paraId="6EDC3503" w15:done="0"/>
  <w15:commentEx w15:paraId="12921162" w15:done="0"/>
  <w15:commentEx w15:paraId="06B6BD77" w15:paraIdParent="12921162" w15:done="0"/>
  <w15:commentEx w15:paraId="3469336B" w15:paraIdParent="129211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57BBA" w16cex:dateUtc="2021-10-04T17:10:00Z"/>
  <w16cex:commentExtensible w16cex:durableId="25057BC1" w16cex:dateUtc="2021-10-04T17:10:00Z"/>
  <w16cex:commentExtensible w16cex:durableId="2523066A" w16cex:dateUtc="2021-10-27T02:57:00Z"/>
  <w16cex:commentExtensible w16cex:durableId="25298247" w16cex:dateUtc="2021-11-01T00:59:00Z"/>
  <w16cex:commentExtensible w16cex:durableId="251D5B19" w16cex:dateUtc="2021-10-18T15:55:00Z"/>
  <w16cex:commentExtensible w16cex:durableId="251D5B1A" w16cex:dateUtc="2021-10-22T02:35:00Z"/>
  <w16cex:commentExtensible w16cex:durableId="2522D71C" w16cex:dateUtc="2021-10-26T23:35:00Z"/>
  <w16cex:commentExtensible w16cex:durableId="25297F04" w16cex:dateUtc="2021-11-01T00:45:00Z"/>
  <w16cex:commentExtensible w16cex:durableId="252981E2" w16cex:dateUtc="2021-11-01T00:58:00Z"/>
  <w16cex:commentExtensible w16cex:durableId="2505601A" w16cex:dateUtc="2021-10-04T15:12:00Z"/>
  <w16cex:commentExtensible w16cex:durableId="2529845A" w16cex:dateUtc="2021-11-01T01:08:00Z"/>
  <w16cex:commentExtensible w16cex:durableId="2529876E" w16cex:dateUtc="2021-11-01T01:21:00Z"/>
  <w16cex:commentExtensible w16cex:durableId="251D5B22" w16cex:dateUtc="2021-10-18T16:13:00Z"/>
  <w16cex:commentExtensible w16cex:durableId="251D5B23" w16cex:dateUtc="2021-10-22T12:01:00Z"/>
  <w16cex:commentExtensible w16cex:durableId="2522DC27" w16cex:dateUtc="2021-10-26T23:57:00Z"/>
  <w16cex:commentExtensible w16cex:durableId="25298C68" w16cex:dateUtc="2021-11-01T01:43:00Z"/>
  <w16cex:commentExtensible w16cex:durableId="25210144" w16cex:dateUtc="2021-10-25T17:33:00Z"/>
  <w16cex:commentExtensible w16cex:durableId="2522C5B5" w16cex:dateUtc="2021-10-26T22:21:00Z"/>
  <w16cex:commentExtensible w16cex:durableId="25298C95" w16cex:dateUtc="2021-11-01T01:43:00Z"/>
  <w16cex:commentExtensible w16cex:durableId="252990C9" w16cex:dateUtc="2021-11-01T02:01:00Z"/>
  <w16cex:commentExtensible w16cex:durableId="25299156" w16cex:dateUtc="2021-11-01T02:04:00Z"/>
  <w16cex:commentExtensible w16cex:durableId="25299178" w16cex:dateUtc="2021-11-01T02:04:00Z"/>
  <w16cex:commentExtensible w16cex:durableId="25216AAA" w16cex:dateUtc="2021-10-25T21:40:00Z"/>
  <w16cex:commentExtensible w16cex:durableId="251D6B67" w16cex:dateUtc="2021-10-22T20:55:00Z"/>
  <w16cex:commentExtensible w16cex:durableId="2522C706" w16cex:dateUtc="2021-10-26T22:27:00Z"/>
  <w16cex:commentExtensible w16cex:durableId="252993E9" w16cex:dateUtc="2021-11-01T02:15:00Z"/>
  <w16cex:commentExtensible w16cex:durableId="25299682" w16cex:dateUtc="2021-11-01T02:26:00Z"/>
  <w16cex:commentExtensible w16cex:durableId="251D6E5F" w16cex:dateUtc="2021-10-22T21:07:00Z"/>
  <w16cex:commentExtensible w16cex:durableId="25229E5B" w16cex:dateUtc="2021-10-26T19:33:00Z"/>
  <w16cex:commentExtensible w16cex:durableId="252996C9" w16cex:dateUtc="2021-11-01T02:27:00Z"/>
  <w16cex:commentExtensible w16cex:durableId="251D6ED7" w16cex:dateUtc="2021-10-22T21:09:00Z"/>
  <w16cex:commentExtensible w16cex:durableId="25215945" w16cex:dateUtc="2021-10-25T20:26:00Z"/>
  <w16cex:commentExtensible w16cex:durableId="2522DC52" w16cex:dateUtc="2021-10-26T23:58:00Z"/>
  <w16cex:commentExtensible w16cex:durableId="25299771" w16cex:dateUtc="2021-11-01T02:30:00Z"/>
  <w16cex:commentExtensible w16cex:durableId="25299802" w16cex:dateUtc="2021-11-01T02:32:00Z"/>
  <w16cex:commentExtensible w16cex:durableId="2521076F" w16cex:dateUtc="2021-10-25T14:37:00Z"/>
  <w16cex:commentExtensible w16cex:durableId="2522D317" w16cex:dateUtc="2021-10-26T23:18:00Z"/>
  <w16cex:commentExtensible w16cex:durableId="25299885" w16cex:dateUtc="2021-11-01T02:34:00Z"/>
  <w16cex:commentExtensible w16cex:durableId="25299891" w16cex:dateUtc="2021-11-01T02:34:00Z"/>
  <w16cex:commentExtensible w16cex:durableId="25299967" w16cex:dateUtc="2021-11-01T02:38:00Z"/>
  <w16cex:commentExtensible w16cex:durableId="252998CE" w16cex:dateUtc="2021-11-01T02:35:00Z"/>
  <w16cex:commentExtensible w16cex:durableId="251D6FEB" w16cex:dateUtc="2021-10-22T21:14:00Z"/>
  <w16cex:commentExtensible w16cex:durableId="2522D445" w16cex:dateUtc="2021-10-26T23:23:00Z"/>
  <w16cex:commentExtensible w16cex:durableId="25299916" w16cex:dateUtc="2021-11-01T0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AEBB61" w16cid:durableId="25057BBA"/>
  <w16cid:commentId w16cid:paraId="5B4567D7" w16cid:durableId="25057BC1"/>
  <w16cid:commentId w16cid:paraId="37ED66BC" w16cid:durableId="2523066A"/>
  <w16cid:commentId w16cid:paraId="50DE576B" w16cid:durableId="25298247"/>
  <w16cid:commentId w16cid:paraId="7957BED6" w16cid:durableId="251D5B19"/>
  <w16cid:commentId w16cid:paraId="612ECC61" w16cid:durableId="251D5B1A"/>
  <w16cid:commentId w16cid:paraId="5B638718" w16cid:durableId="2522D71C"/>
  <w16cid:commentId w16cid:paraId="19B87F19" w16cid:durableId="25297F04"/>
  <w16cid:commentId w16cid:paraId="4F2A5532" w16cid:durableId="252981E2"/>
  <w16cid:commentId w16cid:paraId="191C4645" w16cid:durableId="2505601A"/>
  <w16cid:commentId w16cid:paraId="55A26B74" w16cid:durableId="2529845A"/>
  <w16cid:commentId w16cid:paraId="5B8C96B6" w16cid:durableId="2529876E"/>
  <w16cid:commentId w16cid:paraId="126B396F" w16cid:durableId="251D5B22"/>
  <w16cid:commentId w16cid:paraId="7CDFACC5" w16cid:durableId="251D5B23"/>
  <w16cid:commentId w16cid:paraId="42263042" w16cid:durableId="2522DC27"/>
  <w16cid:commentId w16cid:paraId="0F56D2EE" w16cid:durableId="25298C68"/>
  <w16cid:commentId w16cid:paraId="21ED8284" w16cid:durableId="25210144"/>
  <w16cid:commentId w16cid:paraId="014512DA" w16cid:durableId="2522C5B5"/>
  <w16cid:commentId w16cid:paraId="00F041B6" w16cid:durableId="25298C95"/>
  <w16cid:commentId w16cid:paraId="57138A22" w16cid:durableId="252990C9"/>
  <w16cid:commentId w16cid:paraId="1DEFD04B" w16cid:durableId="25299156"/>
  <w16cid:commentId w16cid:paraId="32E54A14" w16cid:durableId="25299178"/>
  <w16cid:commentId w16cid:paraId="07203F6F" w16cid:durableId="25216AAA"/>
  <w16cid:commentId w16cid:paraId="457696CF" w16cid:durableId="251D6B67"/>
  <w16cid:commentId w16cid:paraId="2B530150" w16cid:durableId="2522C706"/>
  <w16cid:commentId w16cid:paraId="6964597D" w16cid:durableId="252993E9"/>
  <w16cid:commentId w16cid:paraId="15213F0F" w16cid:durableId="25299682"/>
  <w16cid:commentId w16cid:paraId="7932A974" w16cid:durableId="251D6E5F"/>
  <w16cid:commentId w16cid:paraId="0E93B5E1" w16cid:durableId="25229E5B"/>
  <w16cid:commentId w16cid:paraId="2B7B4C02" w16cid:durableId="252996C9"/>
  <w16cid:commentId w16cid:paraId="3D1C287F" w16cid:durableId="251D6ED7"/>
  <w16cid:commentId w16cid:paraId="16401B76" w16cid:durableId="25215945"/>
  <w16cid:commentId w16cid:paraId="77937103" w16cid:durableId="2522DC52"/>
  <w16cid:commentId w16cid:paraId="104E0E57" w16cid:durableId="25299771"/>
  <w16cid:commentId w16cid:paraId="42956410" w16cid:durableId="25299802"/>
  <w16cid:commentId w16cid:paraId="1CEF44D1" w16cid:durableId="2521076F"/>
  <w16cid:commentId w16cid:paraId="5B629094" w16cid:durableId="2522D317"/>
  <w16cid:commentId w16cid:paraId="0E8A358E" w16cid:durableId="25299885"/>
  <w16cid:commentId w16cid:paraId="50E9AAF2" w16cid:durableId="25299891"/>
  <w16cid:commentId w16cid:paraId="29090CBC" w16cid:durableId="25299967"/>
  <w16cid:commentId w16cid:paraId="6EDC3503" w16cid:durableId="252998CE"/>
  <w16cid:commentId w16cid:paraId="12921162" w16cid:durableId="251D6FEB"/>
  <w16cid:commentId w16cid:paraId="06B6BD77" w16cid:durableId="2522D445"/>
  <w16cid:commentId w16cid:paraId="3469336B" w16cid:durableId="252999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A783D" w14:textId="77777777" w:rsidR="00381AB9" w:rsidRDefault="00381AB9">
      <w:pPr>
        <w:spacing w:line="240" w:lineRule="auto"/>
      </w:pPr>
      <w:r>
        <w:separator/>
      </w:r>
    </w:p>
  </w:endnote>
  <w:endnote w:type="continuationSeparator" w:id="0">
    <w:p w14:paraId="5FD27F52" w14:textId="77777777" w:rsidR="00381AB9" w:rsidRDefault="00381A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&#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716A0" w14:textId="77777777" w:rsidR="00381AB9" w:rsidRDefault="00381AB9">
      <w:pPr>
        <w:spacing w:line="240" w:lineRule="auto"/>
      </w:pPr>
      <w:r>
        <w:separator/>
      </w:r>
    </w:p>
  </w:footnote>
  <w:footnote w:type="continuationSeparator" w:id="0">
    <w:p w14:paraId="36C0C4A9" w14:textId="77777777" w:rsidR="00381AB9" w:rsidRDefault="00381AB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Ole Raaschou-Nielsen">
    <w15:presenceInfo w15:providerId="AD" w15:userId="S-1-5-21-2431388123-1585144882-552047939-2189"/>
  </w15:person>
  <w15:person w15:author="Matthias Ketzel">
    <w15:presenceInfo w15:providerId="AD" w15:userId="S-1-5-21-1647451481-3672502608-3803859085-53449"/>
  </w15:person>
  <w15:person w15:author="Jørgen Brandt">
    <w15:presenceInfo w15:providerId="AD" w15:userId="S-1-5-21-1647451481-3672502608-3803859085-53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17835"/>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8D9"/>
    <w:rsid w:val="00033C18"/>
    <w:rsid w:val="00033D44"/>
    <w:rsid w:val="00033D50"/>
    <w:rsid w:val="0003400D"/>
    <w:rsid w:val="000340BA"/>
    <w:rsid w:val="0003603F"/>
    <w:rsid w:val="0003696D"/>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5A20"/>
    <w:rsid w:val="00046091"/>
    <w:rsid w:val="000471BE"/>
    <w:rsid w:val="000508FD"/>
    <w:rsid w:val="00051214"/>
    <w:rsid w:val="00051467"/>
    <w:rsid w:val="000514AF"/>
    <w:rsid w:val="00052B19"/>
    <w:rsid w:val="000534AA"/>
    <w:rsid w:val="0005398A"/>
    <w:rsid w:val="00053BDD"/>
    <w:rsid w:val="0005569B"/>
    <w:rsid w:val="0005624F"/>
    <w:rsid w:val="000565F7"/>
    <w:rsid w:val="00056A7C"/>
    <w:rsid w:val="000573A6"/>
    <w:rsid w:val="0005760C"/>
    <w:rsid w:val="000601A4"/>
    <w:rsid w:val="000609D2"/>
    <w:rsid w:val="00061263"/>
    <w:rsid w:val="00062249"/>
    <w:rsid w:val="000629A1"/>
    <w:rsid w:val="00062E9D"/>
    <w:rsid w:val="00064675"/>
    <w:rsid w:val="000646A8"/>
    <w:rsid w:val="000652D7"/>
    <w:rsid w:val="000672E8"/>
    <w:rsid w:val="0006758A"/>
    <w:rsid w:val="0006794D"/>
    <w:rsid w:val="0006799E"/>
    <w:rsid w:val="00067E35"/>
    <w:rsid w:val="00067E37"/>
    <w:rsid w:val="00070DFC"/>
    <w:rsid w:val="00071342"/>
    <w:rsid w:val="0007163D"/>
    <w:rsid w:val="00071C90"/>
    <w:rsid w:val="00071EFC"/>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5A3A"/>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BD4"/>
    <w:rsid w:val="000A65B1"/>
    <w:rsid w:val="000A7887"/>
    <w:rsid w:val="000B0590"/>
    <w:rsid w:val="000B1123"/>
    <w:rsid w:val="000B1144"/>
    <w:rsid w:val="000B17B9"/>
    <w:rsid w:val="000B1C7C"/>
    <w:rsid w:val="000B31DC"/>
    <w:rsid w:val="000B372B"/>
    <w:rsid w:val="000B3D30"/>
    <w:rsid w:val="000B3EA7"/>
    <w:rsid w:val="000B5E17"/>
    <w:rsid w:val="000B6C8B"/>
    <w:rsid w:val="000B73E5"/>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E0585"/>
    <w:rsid w:val="000E0904"/>
    <w:rsid w:val="000E1831"/>
    <w:rsid w:val="000E1E6F"/>
    <w:rsid w:val="000E2361"/>
    <w:rsid w:val="000E2815"/>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0C2"/>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43C"/>
    <w:rsid w:val="001308F6"/>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15FF"/>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2FE"/>
    <w:rsid w:val="001801B2"/>
    <w:rsid w:val="001808E4"/>
    <w:rsid w:val="0018094F"/>
    <w:rsid w:val="00180ED9"/>
    <w:rsid w:val="00181C84"/>
    <w:rsid w:val="001820D2"/>
    <w:rsid w:val="00182C2F"/>
    <w:rsid w:val="00182E7C"/>
    <w:rsid w:val="00183173"/>
    <w:rsid w:val="00183F88"/>
    <w:rsid w:val="001840D9"/>
    <w:rsid w:val="00184607"/>
    <w:rsid w:val="001851B5"/>
    <w:rsid w:val="00185A64"/>
    <w:rsid w:val="00185BE0"/>
    <w:rsid w:val="00186095"/>
    <w:rsid w:val="00186863"/>
    <w:rsid w:val="00186B9D"/>
    <w:rsid w:val="00186FDB"/>
    <w:rsid w:val="001874EC"/>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BAA"/>
    <w:rsid w:val="001A2532"/>
    <w:rsid w:val="001A2CFD"/>
    <w:rsid w:val="001A2E4F"/>
    <w:rsid w:val="001A3210"/>
    <w:rsid w:val="001A387D"/>
    <w:rsid w:val="001A3BA7"/>
    <w:rsid w:val="001A4B53"/>
    <w:rsid w:val="001A5589"/>
    <w:rsid w:val="001A596B"/>
    <w:rsid w:val="001A717C"/>
    <w:rsid w:val="001A72EB"/>
    <w:rsid w:val="001A73C3"/>
    <w:rsid w:val="001A752C"/>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5260"/>
    <w:rsid w:val="001C6413"/>
    <w:rsid w:val="001C683F"/>
    <w:rsid w:val="001C6EFA"/>
    <w:rsid w:val="001C7134"/>
    <w:rsid w:val="001C7BB8"/>
    <w:rsid w:val="001D2BAC"/>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45B5"/>
    <w:rsid w:val="001E4FCA"/>
    <w:rsid w:val="001E4FDC"/>
    <w:rsid w:val="001E579A"/>
    <w:rsid w:val="001E616C"/>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49BC"/>
    <w:rsid w:val="0021561F"/>
    <w:rsid w:val="0021634B"/>
    <w:rsid w:val="00216602"/>
    <w:rsid w:val="002168AA"/>
    <w:rsid w:val="0021722B"/>
    <w:rsid w:val="00220BCB"/>
    <w:rsid w:val="00221A0D"/>
    <w:rsid w:val="00221C39"/>
    <w:rsid w:val="002221B2"/>
    <w:rsid w:val="002225B4"/>
    <w:rsid w:val="002233F3"/>
    <w:rsid w:val="002233F5"/>
    <w:rsid w:val="00224283"/>
    <w:rsid w:val="002242EA"/>
    <w:rsid w:val="0022516D"/>
    <w:rsid w:val="00225B06"/>
    <w:rsid w:val="00225EA5"/>
    <w:rsid w:val="00226496"/>
    <w:rsid w:val="002264EC"/>
    <w:rsid w:val="002265B9"/>
    <w:rsid w:val="0023013C"/>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50434"/>
    <w:rsid w:val="002504DF"/>
    <w:rsid w:val="00250E90"/>
    <w:rsid w:val="0025214A"/>
    <w:rsid w:val="002523AB"/>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584D"/>
    <w:rsid w:val="002665B7"/>
    <w:rsid w:val="0026685D"/>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23CC"/>
    <w:rsid w:val="002A2BC0"/>
    <w:rsid w:val="002A2F5C"/>
    <w:rsid w:val="002A3B15"/>
    <w:rsid w:val="002A3E03"/>
    <w:rsid w:val="002A4AA5"/>
    <w:rsid w:val="002A5A5D"/>
    <w:rsid w:val="002A7C90"/>
    <w:rsid w:val="002B00AD"/>
    <w:rsid w:val="002B052D"/>
    <w:rsid w:val="002B05A9"/>
    <w:rsid w:val="002B0A0E"/>
    <w:rsid w:val="002B1150"/>
    <w:rsid w:val="002B126E"/>
    <w:rsid w:val="002B161D"/>
    <w:rsid w:val="002B1E2E"/>
    <w:rsid w:val="002B259A"/>
    <w:rsid w:val="002B2C16"/>
    <w:rsid w:val="002B3368"/>
    <w:rsid w:val="002B3534"/>
    <w:rsid w:val="002B4079"/>
    <w:rsid w:val="002B5179"/>
    <w:rsid w:val="002B56CD"/>
    <w:rsid w:val="002B6CC8"/>
    <w:rsid w:val="002B777D"/>
    <w:rsid w:val="002B7E9A"/>
    <w:rsid w:val="002C01E8"/>
    <w:rsid w:val="002C1131"/>
    <w:rsid w:val="002C13DA"/>
    <w:rsid w:val="002C16C8"/>
    <w:rsid w:val="002C207F"/>
    <w:rsid w:val="002C221A"/>
    <w:rsid w:val="002C2D8C"/>
    <w:rsid w:val="002C2FC0"/>
    <w:rsid w:val="002C30D6"/>
    <w:rsid w:val="002C321D"/>
    <w:rsid w:val="002C32C6"/>
    <w:rsid w:val="002C4316"/>
    <w:rsid w:val="002C49A4"/>
    <w:rsid w:val="002C515A"/>
    <w:rsid w:val="002C5443"/>
    <w:rsid w:val="002C5453"/>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3574"/>
    <w:rsid w:val="002F4741"/>
    <w:rsid w:val="002F5FE4"/>
    <w:rsid w:val="002F742A"/>
    <w:rsid w:val="002F746C"/>
    <w:rsid w:val="00300962"/>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4B1D"/>
    <w:rsid w:val="00315970"/>
    <w:rsid w:val="0031605F"/>
    <w:rsid w:val="003170F9"/>
    <w:rsid w:val="003174B2"/>
    <w:rsid w:val="00317B52"/>
    <w:rsid w:val="003200B9"/>
    <w:rsid w:val="00320DA1"/>
    <w:rsid w:val="003210B7"/>
    <w:rsid w:val="00321BDB"/>
    <w:rsid w:val="003221F8"/>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5E5E"/>
    <w:rsid w:val="003462BD"/>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01D9"/>
    <w:rsid w:val="00381AB9"/>
    <w:rsid w:val="00381B9B"/>
    <w:rsid w:val="00382783"/>
    <w:rsid w:val="00382880"/>
    <w:rsid w:val="00382CE7"/>
    <w:rsid w:val="00384B81"/>
    <w:rsid w:val="00384B87"/>
    <w:rsid w:val="00384F77"/>
    <w:rsid w:val="00386272"/>
    <w:rsid w:val="003865B6"/>
    <w:rsid w:val="00386B94"/>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6A7"/>
    <w:rsid w:val="003A17AB"/>
    <w:rsid w:val="003A1E06"/>
    <w:rsid w:val="003A2624"/>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CE9"/>
    <w:rsid w:val="003B5DD4"/>
    <w:rsid w:val="003B6953"/>
    <w:rsid w:val="003B6A75"/>
    <w:rsid w:val="003B7934"/>
    <w:rsid w:val="003B7C22"/>
    <w:rsid w:val="003C040D"/>
    <w:rsid w:val="003C0417"/>
    <w:rsid w:val="003C07CE"/>
    <w:rsid w:val="003C0AD0"/>
    <w:rsid w:val="003C0DB9"/>
    <w:rsid w:val="003C119A"/>
    <w:rsid w:val="003C266C"/>
    <w:rsid w:val="003C2CDC"/>
    <w:rsid w:val="003C3EE4"/>
    <w:rsid w:val="003C451D"/>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38FF"/>
    <w:rsid w:val="004040F6"/>
    <w:rsid w:val="00404237"/>
    <w:rsid w:val="00404561"/>
    <w:rsid w:val="00404A61"/>
    <w:rsid w:val="00404AB8"/>
    <w:rsid w:val="00404CC8"/>
    <w:rsid w:val="00404D6A"/>
    <w:rsid w:val="00404E89"/>
    <w:rsid w:val="00404FF9"/>
    <w:rsid w:val="004052E4"/>
    <w:rsid w:val="00405A67"/>
    <w:rsid w:val="004068F1"/>
    <w:rsid w:val="00406D96"/>
    <w:rsid w:val="0040705D"/>
    <w:rsid w:val="0040739C"/>
    <w:rsid w:val="004074DA"/>
    <w:rsid w:val="00410CC8"/>
    <w:rsid w:val="00411320"/>
    <w:rsid w:val="00411B65"/>
    <w:rsid w:val="00411B7E"/>
    <w:rsid w:val="0041265D"/>
    <w:rsid w:val="00412D4D"/>
    <w:rsid w:val="004134AF"/>
    <w:rsid w:val="00413CC2"/>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2F52"/>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6660"/>
    <w:rsid w:val="004367DB"/>
    <w:rsid w:val="004406A7"/>
    <w:rsid w:val="004406A8"/>
    <w:rsid w:val="00440DC1"/>
    <w:rsid w:val="00441DFA"/>
    <w:rsid w:val="00442631"/>
    <w:rsid w:val="00442EF8"/>
    <w:rsid w:val="00443330"/>
    <w:rsid w:val="004433E9"/>
    <w:rsid w:val="00443A6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D7F"/>
    <w:rsid w:val="00470E0A"/>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F12"/>
    <w:rsid w:val="0049389D"/>
    <w:rsid w:val="004939DF"/>
    <w:rsid w:val="00494D70"/>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182A"/>
    <w:rsid w:val="004C1CD3"/>
    <w:rsid w:val="004C233F"/>
    <w:rsid w:val="004C5072"/>
    <w:rsid w:val="004C51D5"/>
    <w:rsid w:val="004C5408"/>
    <w:rsid w:val="004C5DD5"/>
    <w:rsid w:val="004C6619"/>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C2"/>
    <w:rsid w:val="004E73DE"/>
    <w:rsid w:val="004E7AA9"/>
    <w:rsid w:val="004E7AE3"/>
    <w:rsid w:val="004E7AE6"/>
    <w:rsid w:val="004F2138"/>
    <w:rsid w:val="004F2194"/>
    <w:rsid w:val="004F23F2"/>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2BF8"/>
    <w:rsid w:val="00524390"/>
    <w:rsid w:val="005245A6"/>
    <w:rsid w:val="00524AD5"/>
    <w:rsid w:val="005258DF"/>
    <w:rsid w:val="005259E7"/>
    <w:rsid w:val="005267E5"/>
    <w:rsid w:val="00526FB9"/>
    <w:rsid w:val="00527188"/>
    <w:rsid w:val="00527828"/>
    <w:rsid w:val="00527B95"/>
    <w:rsid w:val="00527FE3"/>
    <w:rsid w:val="00530708"/>
    <w:rsid w:val="00530FDE"/>
    <w:rsid w:val="00532677"/>
    <w:rsid w:val="0053288C"/>
    <w:rsid w:val="00532BD5"/>
    <w:rsid w:val="00532D38"/>
    <w:rsid w:val="005333E6"/>
    <w:rsid w:val="005337F1"/>
    <w:rsid w:val="0053437F"/>
    <w:rsid w:val="00534A4F"/>
    <w:rsid w:val="00535952"/>
    <w:rsid w:val="005375CA"/>
    <w:rsid w:val="00537B54"/>
    <w:rsid w:val="005412CB"/>
    <w:rsid w:val="005414B2"/>
    <w:rsid w:val="00541B78"/>
    <w:rsid w:val="00542A12"/>
    <w:rsid w:val="00543AAA"/>
    <w:rsid w:val="00543B45"/>
    <w:rsid w:val="00544AEA"/>
    <w:rsid w:val="005459A6"/>
    <w:rsid w:val="005467D2"/>
    <w:rsid w:val="00546AB1"/>
    <w:rsid w:val="00546D14"/>
    <w:rsid w:val="00546D5F"/>
    <w:rsid w:val="005475B9"/>
    <w:rsid w:val="00547F7C"/>
    <w:rsid w:val="00550202"/>
    <w:rsid w:val="005506F3"/>
    <w:rsid w:val="00551834"/>
    <w:rsid w:val="00553856"/>
    <w:rsid w:val="00553A49"/>
    <w:rsid w:val="00554085"/>
    <w:rsid w:val="00555C64"/>
    <w:rsid w:val="00555F56"/>
    <w:rsid w:val="00556DF4"/>
    <w:rsid w:val="0055721A"/>
    <w:rsid w:val="005572A9"/>
    <w:rsid w:val="00560AF9"/>
    <w:rsid w:val="00561259"/>
    <w:rsid w:val="00561E8B"/>
    <w:rsid w:val="00563C37"/>
    <w:rsid w:val="00564399"/>
    <w:rsid w:val="00564576"/>
    <w:rsid w:val="0056480F"/>
    <w:rsid w:val="0056613D"/>
    <w:rsid w:val="00566536"/>
    <w:rsid w:val="005665AE"/>
    <w:rsid w:val="0056713E"/>
    <w:rsid w:val="005701DC"/>
    <w:rsid w:val="00570326"/>
    <w:rsid w:val="00570BF8"/>
    <w:rsid w:val="00570D54"/>
    <w:rsid w:val="005712BE"/>
    <w:rsid w:val="00571ABC"/>
    <w:rsid w:val="00572C7A"/>
    <w:rsid w:val="005739D3"/>
    <w:rsid w:val="0057429E"/>
    <w:rsid w:val="005745E0"/>
    <w:rsid w:val="005772B8"/>
    <w:rsid w:val="0057733C"/>
    <w:rsid w:val="00577E24"/>
    <w:rsid w:val="00581598"/>
    <w:rsid w:val="00581B50"/>
    <w:rsid w:val="00581FBE"/>
    <w:rsid w:val="00582623"/>
    <w:rsid w:val="00582B7F"/>
    <w:rsid w:val="00583097"/>
    <w:rsid w:val="00584EBD"/>
    <w:rsid w:val="005850B1"/>
    <w:rsid w:val="00585704"/>
    <w:rsid w:val="00585CF8"/>
    <w:rsid w:val="00586C3A"/>
    <w:rsid w:val="00586D36"/>
    <w:rsid w:val="00587AB5"/>
    <w:rsid w:val="00587B8C"/>
    <w:rsid w:val="005908F7"/>
    <w:rsid w:val="00590ADB"/>
    <w:rsid w:val="00590E86"/>
    <w:rsid w:val="005910A3"/>
    <w:rsid w:val="00591403"/>
    <w:rsid w:val="00591FBB"/>
    <w:rsid w:val="005921DD"/>
    <w:rsid w:val="00592D9C"/>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8AA"/>
    <w:rsid w:val="005D01D1"/>
    <w:rsid w:val="005D052F"/>
    <w:rsid w:val="005D0913"/>
    <w:rsid w:val="005D12F3"/>
    <w:rsid w:val="005D228A"/>
    <w:rsid w:val="005D2468"/>
    <w:rsid w:val="005D2F94"/>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6093"/>
    <w:rsid w:val="005E6144"/>
    <w:rsid w:val="005E6C7A"/>
    <w:rsid w:val="005E6CFE"/>
    <w:rsid w:val="005E6FAF"/>
    <w:rsid w:val="005E78B3"/>
    <w:rsid w:val="005E7B72"/>
    <w:rsid w:val="005E7EE8"/>
    <w:rsid w:val="005F031D"/>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AA9"/>
    <w:rsid w:val="00602FAF"/>
    <w:rsid w:val="00605354"/>
    <w:rsid w:val="0060538E"/>
    <w:rsid w:val="00605476"/>
    <w:rsid w:val="00605AB4"/>
    <w:rsid w:val="00606907"/>
    <w:rsid w:val="00606A83"/>
    <w:rsid w:val="00607896"/>
    <w:rsid w:val="006078C8"/>
    <w:rsid w:val="00607900"/>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287"/>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5FD7"/>
    <w:rsid w:val="0065651E"/>
    <w:rsid w:val="00660050"/>
    <w:rsid w:val="00660195"/>
    <w:rsid w:val="006604EE"/>
    <w:rsid w:val="00660FBD"/>
    <w:rsid w:val="006610FC"/>
    <w:rsid w:val="00661147"/>
    <w:rsid w:val="00661595"/>
    <w:rsid w:val="00661B81"/>
    <w:rsid w:val="006625F5"/>
    <w:rsid w:val="00662A85"/>
    <w:rsid w:val="0066304F"/>
    <w:rsid w:val="00663317"/>
    <w:rsid w:val="00663E3C"/>
    <w:rsid w:val="00664BB4"/>
    <w:rsid w:val="006654B5"/>
    <w:rsid w:val="0066567A"/>
    <w:rsid w:val="00665690"/>
    <w:rsid w:val="00665945"/>
    <w:rsid w:val="00665EDD"/>
    <w:rsid w:val="006663AA"/>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CB1"/>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892"/>
    <w:rsid w:val="006B1879"/>
    <w:rsid w:val="006B19CA"/>
    <w:rsid w:val="006B1B28"/>
    <w:rsid w:val="006B1B36"/>
    <w:rsid w:val="006B2297"/>
    <w:rsid w:val="006B32EE"/>
    <w:rsid w:val="006B3A23"/>
    <w:rsid w:val="006B3AD6"/>
    <w:rsid w:val="006B3B57"/>
    <w:rsid w:val="006B3FF5"/>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4EC"/>
    <w:rsid w:val="006E16D6"/>
    <w:rsid w:val="006E1B4C"/>
    <w:rsid w:val="006E3264"/>
    <w:rsid w:val="006E5275"/>
    <w:rsid w:val="006E60E3"/>
    <w:rsid w:val="006E6A12"/>
    <w:rsid w:val="006E6BEE"/>
    <w:rsid w:val="006E6CD3"/>
    <w:rsid w:val="006E78E0"/>
    <w:rsid w:val="006F176C"/>
    <w:rsid w:val="006F20E2"/>
    <w:rsid w:val="006F317E"/>
    <w:rsid w:val="006F49BC"/>
    <w:rsid w:val="006F6491"/>
    <w:rsid w:val="006F71F0"/>
    <w:rsid w:val="006F7E20"/>
    <w:rsid w:val="0070032F"/>
    <w:rsid w:val="0070052A"/>
    <w:rsid w:val="007015C2"/>
    <w:rsid w:val="00701B15"/>
    <w:rsid w:val="00701D86"/>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83E"/>
    <w:rsid w:val="007162A9"/>
    <w:rsid w:val="00716494"/>
    <w:rsid w:val="00716AEA"/>
    <w:rsid w:val="00720B38"/>
    <w:rsid w:val="007210D1"/>
    <w:rsid w:val="007212BA"/>
    <w:rsid w:val="00721627"/>
    <w:rsid w:val="00721B91"/>
    <w:rsid w:val="007221EE"/>
    <w:rsid w:val="00722B28"/>
    <w:rsid w:val="00723119"/>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DFF"/>
    <w:rsid w:val="0074523C"/>
    <w:rsid w:val="007467D8"/>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AC3"/>
    <w:rsid w:val="00774C97"/>
    <w:rsid w:val="007750F7"/>
    <w:rsid w:val="0077667E"/>
    <w:rsid w:val="00777BF0"/>
    <w:rsid w:val="007809FF"/>
    <w:rsid w:val="00781B0A"/>
    <w:rsid w:val="00781CCE"/>
    <w:rsid w:val="0078208B"/>
    <w:rsid w:val="0078279A"/>
    <w:rsid w:val="00783065"/>
    <w:rsid w:val="00783097"/>
    <w:rsid w:val="007834A1"/>
    <w:rsid w:val="00783637"/>
    <w:rsid w:val="00783F65"/>
    <w:rsid w:val="0078405F"/>
    <w:rsid w:val="007848A7"/>
    <w:rsid w:val="007865DB"/>
    <w:rsid w:val="007869B4"/>
    <w:rsid w:val="007879C3"/>
    <w:rsid w:val="00787AFC"/>
    <w:rsid w:val="007903FE"/>
    <w:rsid w:val="007904CC"/>
    <w:rsid w:val="0079096F"/>
    <w:rsid w:val="007914CD"/>
    <w:rsid w:val="007931C3"/>
    <w:rsid w:val="00793BC7"/>
    <w:rsid w:val="00793C05"/>
    <w:rsid w:val="00793F91"/>
    <w:rsid w:val="00794A16"/>
    <w:rsid w:val="00794B1D"/>
    <w:rsid w:val="00795EE9"/>
    <w:rsid w:val="007966DE"/>
    <w:rsid w:val="00796768"/>
    <w:rsid w:val="00797388"/>
    <w:rsid w:val="00797CF6"/>
    <w:rsid w:val="007A0781"/>
    <w:rsid w:val="007A151A"/>
    <w:rsid w:val="007A2986"/>
    <w:rsid w:val="007A34F7"/>
    <w:rsid w:val="007A4AB1"/>
    <w:rsid w:val="007A4DB2"/>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1C7B"/>
    <w:rsid w:val="007C32B3"/>
    <w:rsid w:val="007C4F9A"/>
    <w:rsid w:val="007C5151"/>
    <w:rsid w:val="007C53E5"/>
    <w:rsid w:val="007C564A"/>
    <w:rsid w:val="007C5CFC"/>
    <w:rsid w:val="007C5E6E"/>
    <w:rsid w:val="007C6E81"/>
    <w:rsid w:val="007C7AA3"/>
    <w:rsid w:val="007C7D19"/>
    <w:rsid w:val="007D0B6D"/>
    <w:rsid w:val="007D171D"/>
    <w:rsid w:val="007D1F7C"/>
    <w:rsid w:val="007D24F8"/>
    <w:rsid w:val="007D3248"/>
    <w:rsid w:val="007D3489"/>
    <w:rsid w:val="007D3565"/>
    <w:rsid w:val="007D3DDD"/>
    <w:rsid w:val="007D49A0"/>
    <w:rsid w:val="007D684F"/>
    <w:rsid w:val="007D6BBF"/>
    <w:rsid w:val="007E091D"/>
    <w:rsid w:val="007E133D"/>
    <w:rsid w:val="007E21BB"/>
    <w:rsid w:val="007E2FB4"/>
    <w:rsid w:val="007E3750"/>
    <w:rsid w:val="007E40FA"/>
    <w:rsid w:val="007E6FF5"/>
    <w:rsid w:val="007F0278"/>
    <w:rsid w:val="007F0A77"/>
    <w:rsid w:val="007F0A7E"/>
    <w:rsid w:val="007F2832"/>
    <w:rsid w:val="007F2CDD"/>
    <w:rsid w:val="007F32D2"/>
    <w:rsid w:val="007F3CBA"/>
    <w:rsid w:val="007F4056"/>
    <w:rsid w:val="007F438E"/>
    <w:rsid w:val="007F47E1"/>
    <w:rsid w:val="007F4877"/>
    <w:rsid w:val="007F4B29"/>
    <w:rsid w:val="007F580A"/>
    <w:rsid w:val="007F67A5"/>
    <w:rsid w:val="007F6C12"/>
    <w:rsid w:val="007F755C"/>
    <w:rsid w:val="007F7973"/>
    <w:rsid w:val="007F7DA3"/>
    <w:rsid w:val="007F7E55"/>
    <w:rsid w:val="00800828"/>
    <w:rsid w:val="00801A10"/>
    <w:rsid w:val="00802BFC"/>
    <w:rsid w:val="00802CD1"/>
    <w:rsid w:val="00803629"/>
    <w:rsid w:val="00805940"/>
    <w:rsid w:val="008062E3"/>
    <w:rsid w:val="00806829"/>
    <w:rsid w:val="00807B80"/>
    <w:rsid w:val="00810432"/>
    <w:rsid w:val="00810948"/>
    <w:rsid w:val="00810C08"/>
    <w:rsid w:val="00811F54"/>
    <w:rsid w:val="00811FCE"/>
    <w:rsid w:val="008145A9"/>
    <w:rsid w:val="00814690"/>
    <w:rsid w:val="00816179"/>
    <w:rsid w:val="00817411"/>
    <w:rsid w:val="00817AE9"/>
    <w:rsid w:val="00820471"/>
    <w:rsid w:val="00820488"/>
    <w:rsid w:val="00821C4B"/>
    <w:rsid w:val="00821D8C"/>
    <w:rsid w:val="00822BFE"/>
    <w:rsid w:val="00823B3E"/>
    <w:rsid w:val="008240B0"/>
    <w:rsid w:val="00825EEE"/>
    <w:rsid w:val="0082696A"/>
    <w:rsid w:val="00826B34"/>
    <w:rsid w:val="00826EBC"/>
    <w:rsid w:val="00827F16"/>
    <w:rsid w:val="00830C30"/>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470A"/>
    <w:rsid w:val="00864CB0"/>
    <w:rsid w:val="00865326"/>
    <w:rsid w:val="008655AD"/>
    <w:rsid w:val="00865BFE"/>
    <w:rsid w:val="008671CC"/>
    <w:rsid w:val="00867B70"/>
    <w:rsid w:val="00867E60"/>
    <w:rsid w:val="00870B85"/>
    <w:rsid w:val="00871712"/>
    <w:rsid w:val="0087234F"/>
    <w:rsid w:val="00872DCF"/>
    <w:rsid w:val="0087392B"/>
    <w:rsid w:val="00873997"/>
    <w:rsid w:val="00873D42"/>
    <w:rsid w:val="00873DB7"/>
    <w:rsid w:val="00874063"/>
    <w:rsid w:val="00874F4D"/>
    <w:rsid w:val="00875FFD"/>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522A"/>
    <w:rsid w:val="008C5B2A"/>
    <w:rsid w:val="008C73CC"/>
    <w:rsid w:val="008C75B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856"/>
    <w:rsid w:val="00907D7D"/>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EF"/>
    <w:rsid w:val="00933BF8"/>
    <w:rsid w:val="00934537"/>
    <w:rsid w:val="00934988"/>
    <w:rsid w:val="00934C40"/>
    <w:rsid w:val="00934EBF"/>
    <w:rsid w:val="0093563E"/>
    <w:rsid w:val="00940460"/>
    <w:rsid w:val="009406F2"/>
    <w:rsid w:val="00940774"/>
    <w:rsid w:val="00940A35"/>
    <w:rsid w:val="009416B4"/>
    <w:rsid w:val="009425CD"/>
    <w:rsid w:val="0094294F"/>
    <w:rsid w:val="00943445"/>
    <w:rsid w:val="00944489"/>
    <w:rsid w:val="0094492D"/>
    <w:rsid w:val="00944BCA"/>
    <w:rsid w:val="00944E27"/>
    <w:rsid w:val="00944F4B"/>
    <w:rsid w:val="00945005"/>
    <w:rsid w:val="00945050"/>
    <w:rsid w:val="00945DF5"/>
    <w:rsid w:val="009460B4"/>
    <w:rsid w:val="00950719"/>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22EF"/>
    <w:rsid w:val="009628F5"/>
    <w:rsid w:val="00963A68"/>
    <w:rsid w:val="009648AC"/>
    <w:rsid w:val="00966392"/>
    <w:rsid w:val="00967214"/>
    <w:rsid w:val="00967655"/>
    <w:rsid w:val="00970001"/>
    <w:rsid w:val="00970F79"/>
    <w:rsid w:val="00971925"/>
    <w:rsid w:val="009726B3"/>
    <w:rsid w:val="00972A3E"/>
    <w:rsid w:val="00972F2C"/>
    <w:rsid w:val="00973AE1"/>
    <w:rsid w:val="0097446F"/>
    <w:rsid w:val="00974DA9"/>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636"/>
    <w:rsid w:val="009B1F3C"/>
    <w:rsid w:val="009B2155"/>
    <w:rsid w:val="009B216E"/>
    <w:rsid w:val="009B2A6C"/>
    <w:rsid w:val="009B2B54"/>
    <w:rsid w:val="009B2EC5"/>
    <w:rsid w:val="009B38DF"/>
    <w:rsid w:val="009B3FDB"/>
    <w:rsid w:val="009B543D"/>
    <w:rsid w:val="009B588D"/>
    <w:rsid w:val="009B64F2"/>
    <w:rsid w:val="009B6A5E"/>
    <w:rsid w:val="009C0BA5"/>
    <w:rsid w:val="009C1698"/>
    <w:rsid w:val="009C1AF0"/>
    <w:rsid w:val="009C33E7"/>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57AE"/>
    <w:rsid w:val="009D57FC"/>
    <w:rsid w:val="009D5CB4"/>
    <w:rsid w:val="009D68E0"/>
    <w:rsid w:val="009D754A"/>
    <w:rsid w:val="009E0D99"/>
    <w:rsid w:val="009E0E07"/>
    <w:rsid w:val="009E15CB"/>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388"/>
    <w:rsid w:val="00A063EE"/>
    <w:rsid w:val="00A06A0A"/>
    <w:rsid w:val="00A06A90"/>
    <w:rsid w:val="00A070DA"/>
    <w:rsid w:val="00A07114"/>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1761D"/>
    <w:rsid w:val="00A20485"/>
    <w:rsid w:val="00A20945"/>
    <w:rsid w:val="00A20A56"/>
    <w:rsid w:val="00A21826"/>
    <w:rsid w:val="00A22136"/>
    <w:rsid w:val="00A22C64"/>
    <w:rsid w:val="00A236A8"/>
    <w:rsid w:val="00A23BD3"/>
    <w:rsid w:val="00A23C64"/>
    <w:rsid w:val="00A254BC"/>
    <w:rsid w:val="00A2588B"/>
    <w:rsid w:val="00A25DC6"/>
    <w:rsid w:val="00A26213"/>
    <w:rsid w:val="00A263A9"/>
    <w:rsid w:val="00A26422"/>
    <w:rsid w:val="00A27DD6"/>
    <w:rsid w:val="00A27ED4"/>
    <w:rsid w:val="00A30B82"/>
    <w:rsid w:val="00A31AB1"/>
    <w:rsid w:val="00A31C4E"/>
    <w:rsid w:val="00A31D47"/>
    <w:rsid w:val="00A320B2"/>
    <w:rsid w:val="00A32C12"/>
    <w:rsid w:val="00A331B8"/>
    <w:rsid w:val="00A33B70"/>
    <w:rsid w:val="00A341D9"/>
    <w:rsid w:val="00A34472"/>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BA6"/>
    <w:rsid w:val="00A85688"/>
    <w:rsid w:val="00A85EC4"/>
    <w:rsid w:val="00A8661F"/>
    <w:rsid w:val="00A87938"/>
    <w:rsid w:val="00A9074D"/>
    <w:rsid w:val="00A911EE"/>
    <w:rsid w:val="00A917B3"/>
    <w:rsid w:val="00A920F6"/>
    <w:rsid w:val="00A92943"/>
    <w:rsid w:val="00A93B32"/>
    <w:rsid w:val="00A93C3C"/>
    <w:rsid w:val="00A94472"/>
    <w:rsid w:val="00A947F2"/>
    <w:rsid w:val="00A95556"/>
    <w:rsid w:val="00A957D5"/>
    <w:rsid w:val="00A95AB8"/>
    <w:rsid w:val="00A95DD5"/>
    <w:rsid w:val="00A964CD"/>
    <w:rsid w:val="00A9660F"/>
    <w:rsid w:val="00A979D9"/>
    <w:rsid w:val="00AA02C4"/>
    <w:rsid w:val="00AA08C9"/>
    <w:rsid w:val="00AA197B"/>
    <w:rsid w:val="00AA20CE"/>
    <w:rsid w:val="00AA2318"/>
    <w:rsid w:val="00AA2867"/>
    <w:rsid w:val="00AA401F"/>
    <w:rsid w:val="00AA5306"/>
    <w:rsid w:val="00AA626C"/>
    <w:rsid w:val="00AA65C8"/>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B45"/>
    <w:rsid w:val="00AB54F7"/>
    <w:rsid w:val="00AB600D"/>
    <w:rsid w:val="00AB7BE1"/>
    <w:rsid w:val="00AB7E2B"/>
    <w:rsid w:val="00AC0016"/>
    <w:rsid w:val="00AC03E8"/>
    <w:rsid w:val="00AC1297"/>
    <w:rsid w:val="00AC148D"/>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CC0"/>
    <w:rsid w:val="00AD13D0"/>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1247"/>
    <w:rsid w:val="00AE14F3"/>
    <w:rsid w:val="00AE1B55"/>
    <w:rsid w:val="00AE2B8F"/>
    <w:rsid w:val="00AE2BC6"/>
    <w:rsid w:val="00AE3697"/>
    <w:rsid w:val="00AE484B"/>
    <w:rsid w:val="00AE56F8"/>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F43"/>
    <w:rsid w:val="00B032BC"/>
    <w:rsid w:val="00B03776"/>
    <w:rsid w:val="00B038E5"/>
    <w:rsid w:val="00B03F9B"/>
    <w:rsid w:val="00B046AA"/>
    <w:rsid w:val="00B05013"/>
    <w:rsid w:val="00B056D0"/>
    <w:rsid w:val="00B05E64"/>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AC5"/>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7CC"/>
    <w:rsid w:val="00B647FC"/>
    <w:rsid w:val="00B64D9B"/>
    <w:rsid w:val="00B663F9"/>
    <w:rsid w:val="00B669D2"/>
    <w:rsid w:val="00B66B3A"/>
    <w:rsid w:val="00B66B65"/>
    <w:rsid w:val="00B66BF5"/>
    <w:rsid w:val="00B6792A"/>
    <w:rsid w:val="00B67B35"/>
    <w:rsid w:val="00B705C3"/>
    <w:rsid w:val="00B705E9"/>
    <w:rsid w:val="00B70942"/>
    <w:rsid w:val="00B70F06"/>
    <w:rsid w:val="00B71F8A"/>
    <w:rsid w:val="00B7200C"/>
    <w:rsid w:val="00B72426"/>
    <w:rsid w:val="00B72CC8"/>
    <w:rsid w:val="00B73EBE"/>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ABF"/>
    <w:rsid w:val="00B927CE"/>
    <w:rsid w:val="00B943FB"/>
    <w:rsid w:val="00B944CA"/>
    <w:rsid w:val="00B949ED"/>
    <w:rsid w:val="00B961EC"/>
    <w:rsid w:val="00B96CF3"/>
    <w:rsid w:val="00B97C2B"/>
    <w:rsid w:val="00BA05B2"/>
    <w:rsid w:val="00BA077C"/>
    <w:rsid w:val="00BA114B"/>
    <w:rsid w:val="00BA29EB"/>
    <w:rsid w:val="00BA2A49"/>
    <w:rsid w:val="00BA3A99"/>
    <w:rsid w:val="00BA3D08"/>
    <w:rsid w:val="00BA3EF7"/>
    <w:rsid w:val="00BA462E"/>
    <w:rsid w:val="00BA5136"/>
    <w:rsid w:val="00BA546D"/>
    <w:rsid w:val="00BA63C4"/>
    <w:rsid w:val="00BA656C"/>
    <w:rsid w:val="00BA73E2"/>
    <w:rsid w:val="00BA79A8"/>
    <w:rsid w:val="00BA7B95"/>
    <w:rsid w:val="00BB0B08"/>
    <w:rsid w:val="00BB0C98"/>
    <w:rsid w:val="00BB0E82"/>
    <w:rsid w:val="00BB13C1"/>
    <w:rsid w:val="00BB2AF7"/>
    <w:rsid w:val="00BB335B"/>
    <w:rsid w:val="00BB3C4B"/>
    <w:rsid w:val="00BB4836"/>
    <w:rsid w:val="00BB5911"/>
    <w:rsid w:val="00BB5959"/>
    <w:rsid w:val="00BB67E8"/>
    <w:rsid w:val="00BB6861"/>
    <w:rsid w:val="00BB6F05"/>
    <w:rsid w:val="00BB783C"/>
    <w:rsid w:val="00BB7A63"/>
    <w:rsid w:val="00BC1ACA"/>
    <w:rsid w:val="00BC2593"/>
    <w:rsid w:val="00BC273B"/>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7661"/>
    <w:rsid w:val="00BF7853"/>
    <w:rsid w:val="00BF7BA9"/>
    <w:rsid w:val="00BF7DE1"/>
    <w:rsid w:val="00C00170"/>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C18"/>
    <w:rsid w:val="00C15D1F"/>
    <w:rsid w:val="00C1728B"/>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708C"/>
    <w:rsid w:val="00C274F4"/>
    <w:rsid w:val="00C275AE"/>
    <w:rsid w:val="00C304EE"/>
    <w:rsid w:val="00C31081"/>
    <w:rsid w:val="00C31383"/>
    <w:rsid w:val="00C31B61"/>
    <w:rsid w:val="00C31E3E"/>
    <w:rsid w:val="00C322DF"/>
    <w:rsid w:val="00C323DD"/>
    <w:rsid w:val="00C3243E"/>
    <w:rsid w:val="00C32FF1"/>
    <w:rsid w:val="00C332EF"/>
    <w:rsid w:val="00C3366E"/>
    <w:rsid w:val="00C34321"/>
    <w:rsid w:val="00C3528E"/>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F64"/>
    <w:rsid w:val="00C5397A"/>
    <w:rsid w:val="00C53A06"/>
    <w:rsid w:val="00C53AC9"/>
    <w:rsid w:val="00C55149"/>
    <w:rsid w:val="00C5639B"/>
    <w:rsid w:val="00C577CE"/>
    <w:rsid w:val="00C57A60"/>
    <w:rsid w:val="00C57D22"/>
    <w:rsid w:val="00C57F6D"/>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37B6"/>
    <w:rsid w:val="00C7479E"/>
    <w:rsid w:val="00C75C41"/>
    <w:rsid w:val="00C75F43"/>
    <w:rsid w:val="00C76A61"/>
    <w:rsid w:val="00C77331"/>
    <w:rsid w:val="00C7759D"/>
    <w:rsid w:val="00C776F7"/>
    <w:rsid w:val="00C777B2"/>
    <w:rsid w:val="00C777D7"/>
    <w:rsid w:val="00C77F23"/>
    <w:rsid w:val="00C806F2"/>
    <w:rsid w:val="00C8078D"/>
    <w:rsid w:val="00C810AA"/>
    <w:rsid w:val="00C814F3"/>
    <w:rsid w:val="00C82524"/>
    <w:rsid w:val="00C835CD"/>
    <w:rsid w:val="00C8368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DE5"/>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4C3A"/>
    <w:rsid w:val="00CB4CB1"/>
    <w:rsid w:val="00CB5843"/>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3EF"/>
    <w:rsid w:val="00CE1D2E"/>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23C4"/>
    <w:rsid w:val="00D0360E"/>
    <w:rsid w:val="00D0397F"/>
    <w:rsid w:val="00D04B83"/>
    <w:rsid w:val="00D056C2"/>
    <w:rsid w:val="00D064F4"/>
    <w:rsid w:val="00D06668"/>
    <w:rsid w:val="00D0703D"/>
    <w:rsid w:val="00D107D4"/>
    <w:rsid w:val="00D10879"/>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439"/>
    <w:rsid w:val="00D365A1"/>
    <w:rsid w:val="00D3684C"/>
    <w:rsid w:val="00D36A05"/>
    <w:rsid w:val="00D379A0"/>
    <w:rsid w:val="00D37E3B"/>
    <w:rsid w:val="00D4053A"/>
    <w:rsid w:val="00D40F24"/>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AB3"/>
    <w:rsid w:val="00DA21A6"/>
    <w:rsid w:val="00DA26BC"/>
    <w:rsid w:val="00DA4FA7"/>
    <w:rsid w:val="00DA733F"/>
    <w:rsid w:val="00DA7649"/>
    <w:rsid w:val="00DA7D99"/>
    <w:rsid w:val="00DB0CDB"/>
    <w:rsid w:val="00DB0F17"/>
    <w:rsid w:val="00DB1073"/>
    <w:rsid w:val="00DB11A6"/>
    <w:rsid w:val="00DB1412"/>
    <w:rsid w:val="00DB2D7B"/>
    <w:rsid w:val="00DB3601"/>
    <w:rsid w:val="00DB48DA"/>
    <w:rsid w:val="00DB6B7D"/>
    <w:rsid w:val="00DB7C5C"/>
    <w:rsid w:val="00DB7D95"/>
    <w:rsid w:val="00DB7E8F"/>
    <w:rsid w:val="00DC08BC"/>
    <w:rsid w:val="00DC0BD3"/>
    <w:rsid w:val="00DC1820"/>
    <w:rsid w:val="00DC1852"/>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19D5"/>
    <w:rsid w:val="00E01E51"/>
    <w:rsid w:val="00E03111"/>
    <w:rsid w:val="00E03607"/>
    <w:rsid w:val="00E07720"/>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26EE"/>
    <w:rsid w:val="00E24207"/>
    <w:rsid w:val="00E249D8"/>
    <w:rsid w:val="00E25AF5"/>
    <w:rsid w:val="00E2654F"/>
    <w:rsid w:val="00E27205"/>
    <w:rsid w:val="00E27567"/>
    <w:rsid w:val="00E27EAE"/>
    <w:rsid w:val="00E3032B"/>
    <w:rsid w:val="00E303E9"/>
    <w:rsid w:val="00E30672"/>
    <w:rsid w:val="00E31103"/>
    <w:rsid w:val="00E31948"/>
    <w:rsid w:val="00E31A30"/>
    <w:rsid w:val="00E31F8A"/>
    <w:rsid w:val="00E32FE1"/>
    <w:rsid w:val="00E339D4"/>
    <w:rsid w:val="00E340CA"/>
    <w:rsid w:val="00E34637"/>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7A44"/>
    <w:rsid w:val="00E47F67"/>
    <w:rsid w:val="00E504A4"/>
    <w:rsid w:val="00E50B87"/>
    <w:rsid w:val="00E50EC1"/>
    <w:rsid w:val="00E50FE3"/>
    <w:rsid w:val="00E51B48"/>
    <w:rsid w:val="00E52635"/>
    <w:rsid w:val="00E528CE"/>
    <w:rsid w:val="00E52ADC"/>
    <w:rsid w:val="00E53780"/>
    <w:rsid w:val="00E53A69"/>
    <w:rsid w:val="00E54595"/>
    <w:rsid w:val="00E545B2"/>
    <w:rsid w:val="00E547F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147"/>
    <w:rsid w:val="00E6336F"/>
    <w:rsid w:val="00E6383D"/>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50F0"/>
    <w:rsid w:val="00E95255"/>
    <w:rsid w:val="00E9528D"/>
    <w:rsid w:val="00E95290"/>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CE4"/>
    <w:rsid w:val="00ED0E94"/>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A6E"/>
    <w:rsid w:val="00F1373C"/>
    <w:rsid w:val="00F146C1"/>
    <w:rsid w:val="00F1472B"/>
    <w:rsid w:val="00F14A5F"/>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4FB"/>
    <w:rsid w:val="00F33393"/>
    <w:rsid w:val="00F33EE4"/>
    <w:rsid w:val="00F34065"/>
    <w:rsid w:val="00F3435D"/>
    <w:rsid w:val="00F3438F"/>
    <w:rsid w:val="00F351B3"/>
    <w:rsid w:val="00F35E1C"/>
    <w:rsid w:val="00F35E97"/>
    <w:rsid w:val="00F36F9C"/>
    <w:rsid w:val="00F3769D"/>
    <w:rsid w:val="00F37AE5"/>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567F"/>
    <w:rsid w:val="00F85ED7"/>
    <w:rsid w:val="00F86173"/>
    <w:rsid w:val="00F86AFF"/>
    <w:rsid w:val="00F873A1"/>
    <w:rsid w:val="00F90497"/>
    <w:rsid w:val="00F90A70"/>
    <w:rsid w:val="00F90FEE"/>
    <w:rsid w:val="00F91DD6"/>
    <w:rsid w:val="00F9217A"/>
    <w:rsid w:val="00F928AC"/>
    <w:rsid w:val="00F93234"/>
    <w:rsid w:val="00F93722"/>
    <w:rsid w:val="00F94748"/>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D0B8E"/>
    <w:rsid w:val="00FD2758"/>
    <w:rsid w:val="00FD2822"/>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bie.parks@columbia.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30</Pages>
  <Words>29378</Words>
  <Characters>167457</Characters>
  <Application>Microsoft Office Word</Application>
  <DocSecurity>0</DocSecurity>
  <Lines>1395</Lines>
  <Paragraphs>3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mak</cp:lastModifiedBy>
  <cp:revision>57</cp:revision>
  <cp:lastPrinted>2021-10-26T23:59:00Z</cp:lastPrinted>
  <dcterms:created xsi:type="dcterms:W3CDTF">2021-10-31T19:10:00Z</dcterms:created>
  <dcterms:modified xsi:type="dcterms:W3CDTF">2021-11-01T02: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Fhqsru0W"/&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